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67DCD" w14:textId="77777777" w:rsidR="00F468D1" w:rsidRPr="007E1727" w:rsidRDefault="00F468D1" w:rsidP="00B224B6">
      <w:pPr>
        <w:spacing w:line="480" w:lineRule="auto"/>
        <w:ind w:firstLine="720"/>
        <w:jc w:val="center"/>
        <w:rPr>
          <w:b/>
          <w:bCs/>
        </w:rPr>
      </w:pPr>
    </w:p>
    <w:p w14:paraId="09AA434B" w14:textId="77777777" w:rsidR="00F468D1" w:rsidRPr="007E1727" w:rsidRDefault="00F468D1" w:rsidP="00B224B6">
      <w:pPr>
        <w:spacing w:line="480" w:lineRule="auto"/>
        <w:ind w:firstLine="720"/>
        <w:jc w:val="center"/>
        <w:rPr>
          <w:b/>
          <w:bCs/>
        </w:rPr>
      </w:pPr>
    </w:p>
    <w:p w14:paraId="466FA396" w14:textId="77777777" w:rsidR="00F468D1" w:rsidRPr="007E1727" w:rsidRDefault="00F468D1" w:rsidP="00B224B6">
      <w:pPr>
        <w:spacing w:line="480" w:lineRule="auto"/>
        <w:ind w:firstLine="720"/>
        <w:jc w:val="center"/>
        <w:rPr>
          <w:b/>
          <w:bCs/>
        </w:rPr>
      </w:pPr>
    </w:p>
    <w:p w14:paraId="0D8CF4B9" w14:textId="77777777" w:rsidR="00F468D1" w:rsidRPr="007E1727" w:rsidRDefault="00F468D1" w:rsidP="00B224B6">
      <w:pPr>
        <w:spacing w:line="480" w:lineRule="auto"/>
        <w:ind w:firstLine="720"/>
        <w:jc w:val="center"/>
        <w:rPr>
          <w:b/>
          <w:bCs/>
        </w:rPr>
      </w:pPr>
    </w:p>
    <w:p w14:paraId="253C824D" w14:textId="2C9FEEF7" w:rsidR="00286395" w:rsidRPr="007E1727" w:rsidRDefault="00ED7EAB" w:rsidP="00F378C4">
      <w:pPr>
        <w:spacing w:line="480" w:lineRule="auto"/>
        <w:jc w:val="center"/>
        <w:rPr>
          <w:b/>
          <w:bCs/>
        </w:rPr>
      </w:pPr>
      <w:r>
        <w:rPr>
          <w:b/>
          <w:bCs/>
        </w:rPr>
        <w:t>BUS50</w:t>
      </w:r>
      <w:r w:rsidR="007E1727" w:rsidRPr="007E1727">
        <w:rPr>
          <w:b/>
          <w:bCs/>
        </w:rPr>
        <w:t>0</w:t>
      </w:r>
      <w:r w:rsidR="003C7F15" w:rsidRPr="007E1727">
        <w:rPr>
          <w:b/>
          <w:bCs/>
        </w:rPr>
        <w:t xml:space="preserve"> </w:t>
      </w:r>
      <w:r w:rsidR="007F13BF">
        <w:rPr>
          <w:b/>
          <w:bCs/>
        </w:rPr>
        <w:t>SLP</w:t>
      </w:r>
      <w:r w:rsidR="006624AB" w:rsidRPr="007E1727">
        <w:rPr>
          <w:b/>
          <w:bCs/>
        </w:rPr>
        <w:t xml:space="preserve"> </w:t>
      </w:r>
      <w:r w:rsidR="0016250F">
        <w:rPr>
          <w:b/>
          <w:bCs/>
        </w:rPr>
        <w:t>2</w:t>
      </w:r>
    </w:p>
    <w:p w14:paraId="215330E4" w14:textId="77777777" w:rsidR="00286395" w:rsidRPr="007E1727" w:rsidRDefault="00286395" w:rsidP="00B224B6">
      <w:pPr>
        <w:spacing w:line="480" w:lineRule="auto"/>
        <w:ind w:firstLine="720"/>
        <w:jc w:val="center"/>
      </w:pPr>
    </w:p>
    <w:p w14:paraId="0C9670E1" w14:textId="77777777" w:rsidR="00454CAF" w:rsidRPr="007E1727" w:rsidRDefault="00454CAF" w:rsidP="00F378C4">
      <w:pPr>
        <w:spacing w:line="480" w:lineRule="auto"/>
        <w:jc w:val="center"/>
      </w:pPr>
      <w:r w:rsidRPr="007E1727">
        <w:t>Your Name</w:t>
      </w:r>
    </w:p>
    <w:p w14:paraId="02750D95" w14:textId="77777777" w:rsidR="00454CAF" w:rsidRPr="007E1727" w:rsidRDefault="00454CAF" w:rsidP="00F378C4">
      <w:pPr>
        <w:spacing w:line="480" w:lineRule="auto"/>
        <w:jc w:val="center"/>
      </w:pPr>
      <w:r w:rsidRPr="007E1727">
        <w:t xml:space="preserve">Trident University International </w:t>
      </w:r>
    </w:p>
    <w:p w14:paraId="70F9BBF2" w14:textId="70C02BAD" w:rsidR="007E1727" w:rsidRPr="007E1727" w:rsidRDefault="00ED7EAB" w:rsidP="00F378C4">
      <w:pPr>
        <w:spacing w:line="480" w:lineRule="auto"/>
        <w:jc w:val="center"/>
      </w:pPr>
      <w:r>
        <w:t>BUS5</w:t>
      </w:r>
      <w:r w:rsidR="007E1727" w:rsidRPr="007E1727">
        <w:t xml:space="preserve">00 </w:t>
      </w:r>
      <w:r>
        <w:t>Financial Intelligence</w:t>
      </w:r>
    </w:p>
    <w:p w14:paraId="54C389E1" w14:textId="7A086B20" w:rsidR="00844EE7" w:rsidRPr="007E1727" w:rsidRDefault="00454CAF" w:rsidP="00F378C4">
      <w:pPr>
        <w:spacing w:line="480" w:lineRule="auto"/>
        <w:jc w:val="center"/>
      </w:pPr>
      <w:r w:rsidRPr="007E1727">
        <w:t>Due Date</w:t>
      </w:r>
    </w:p>
    <w:p w14:paraId="6C8D5EF8" w14:textId="56D46919" w:rsidR="003C7F15" w:rsidRPr="007E1727" w:rsidRDefault="00352E8D" w:rsidP="003C7F15">
      <w:pPr>
        <w:spacing w:line="480" w:lineRule="auto"/>
        <w:jc w:val="center"/>
        <w:rPr>
          <w:b/>
          <w:bCs/>
        </w:rPr>
      </w:pPr>
      <w:r w:rsidRPr="007E1727">
        <w:br w:type="page"/>
      </w:r>
    </w:p>
    <w:p w14:paraId="1DF862F2" w14:textId="10C06070" w:rsidR="00D200BF" w:rsidRPr="007E1727" w:rsidRDefault="00ED7EAB" w:rsidP="00B224B6">
      <w:pPr>
        <w:spacing w:line="480" w:lineRule="auto"/>
        <w:jc w:val="center"/>
        <w:rPr>
          <w:b/>
          <w:bCs/>
        </w:rPr>
      </w:pPr>
      <w:r>
        <w:rPr>
          <w:b/>
          <w:bCs/>
        </w:rPr>
        <w:lastRenderedPageBreak/>
        <w:t>BUS500</w:t>
      </w:r>
      <w:r w:rsidR="003C7F15" w:rsidRPr="007E1727">
        <w:rPr>
          <w:b/>
          <w:bCs/>
        </w:rPr>
        <w:t xml:space="preserve"> </w:t>
      </w:r>
      <w:r w:rsidR="007F13BF">
        <w:rPr>
          <w:b/>
          <w:bCs/>
        </w:rPr>
        <w:t>SLP</w:t>
      </w:r>
      <w:r w:rsidR="006624AB" w:rsidRPr="007E1727">
        <w:rPr>
          <w:b/>
          <w:bCs/>
        </w:rPr>
        <w:t xml:space="preserve"> </w:t>
      </w:r>
      <w:r w:rsidR="0016250F">
        <w:rPr>
          <w:b/>
          <w:bCs/>
        </w:rPr>
        <w:t>2</w:t>
      </w:r>
    </w:p>
    <w:p w14:paraId="16B93B5E" w14:textId="3443CCD1" w:rsidR="00302BC5" w:rsidRPr="00375C8A" w:rsidRDefault="00375C8A" w:rsidP="00550870">
      <w:pPr>
        <w:spacing w:line="480" w:lineRule="auto"/>
        <w:ind w:firstLine="720"/>
        <w:jc w:val="both"/>
        <w:rPr>
          <w:i/>
          <w:iCs/>
          <w:color w:val="FF0000"/>
          <w:sz w:val="22"/>
        </w:rPr>
      </w:pPr>
      <w:r w:rsidRPr="00375C8A">
        <w:t>This white paper examines the economic dynamics of the U.S. data processing and hosting services industry, with a focus on the effects of recent economic trends and external shocks. It provides an in-depth background, assesses the impact of the COVID-19 pandemic, analyzes current performance using recent statistics and external research, and offers an industry outlook.</w:t>
      </w:r>
    </w:p>
    <w:p w14:paraId="36DAABFA" w14:textId="77777777" w:rsidR="0016250F" w:rsidRPr="0066628E" w:rsidRDefault="0016250F" w:rsidP="0016250F">
      <w:pPr>
        <w:spacing w:line="480" w:lineRule="auto"/>
        <w:jc w:val="center"/>
        <w:rPr>
          <w:b/>
          <w:bCs/>
        </w:rPr>
      </w:pPr>
      <w:bookmarkStart w:id="0" w:name="_Hlk68607904"/>
      <w:r w:rsidRPr="0066628E">
        <w:rPr>
          <w:b/>
          <w:bCs/>
        </w:rPr>
        <w:t>Background</w:t>
      </w:r>
    </w:p>
    <w:p w14:paraId="0B75F57C" w14:textId="1EE8E155" w:rsidR="0016250F" w:rsidRPr="00375C8A" w:rsidRDefault="006C6954" w:rsidP="00550870">
      <w:pPr>
        <w:spacing w:line="480" w:lineRule="auto"/>
        <w:ind w:firstLine="720"/>
        <w:jc w:val="both"/>
        <w:rPr>
          <w:color w:val="000000" w:themeColor="text1"/>
          <w:lang w:val="aa-ET"/>
        </w:rPr>
      </w:pPr>
      <w:r w:rsidRPr="006C6954">
        <w:rPr>
          <w:color w:val="000000" w:themeColor="text1"/>
          <w:lang w:val="aa-ET"/>
        </w:rPr>
        <w:t>Data processing and hosting services companies in the U.S. manage, store, and process large amounts of data, allowing other businesses to outsource critical IT functions. This sector supports many digital operations with web hosting, cloud storage, application services, and business process management. The industry earned nearly $291.4 billion between 2019 and 2024, growing at 5.4 percent. Web hosting contributed $103.7 billion, or 35.6% of total revenue, while application services and business process management contributed $58.6 billion and $55.7 billion, respectively. The sector employs over 704,000 people and has over 55,700 businesses. Amazon, Salesforce, and IBM have invested heavily in cloud computing and digital infrastructure to innovate and improve operations. Edge computing, AI, and data analytics improve service scalability and security. High data privacy standards enforced by regulations have also increased consumer trust. The sector's role in sustaining the nation's digital economy is crucial as companies struggle to manage growing digital information volumes. Technology and market demand drive industry growth, which underpins many data-driven business models</w:t>
      </w:r>
      <w:r w:rsidR="007F00A0">
        <w:rPr>
          <w:color w:val="000000" w:themeColor="text1"/>
          <w:lang w:val="aa-ET"/>
        </w:rPr>
        <w:t xml:space="preserve"> </w:t>
      </w:r>
      <w:r w:rsidR="007F00A0">
        <w:rPr>
          <w:color w:val="000000" w:themeColor="text1"/>
          <w:lang w:val="aa-ET"/>
        </w:rPr>
        <w:fldChar w:fldCharType="begin"/>
      </w:r>
      <w:r w:rsidR="007F00A0">
        <w:rPr>
          <w:color w:val="000000" w:themeColor="text1"/>
          <w:lang w:val="aa-ET"/>
        </w:rPr>
        <w:instrText xml:space="preserve"> ADDIN EN.CITE &lt;EndNote&gt;&lt;Cite&gt;&lt;Author&gt;IBISWorld&lt;/Author&gt;&lt;Year&gt;2024&lt;/Year&gt;&lt;RecNum&gt;2920&lt;/RecNum&gt;&lt;DisplayText&gt;(IBISWorld, 2024)&lt;/DisplayText&gt;&lt;record&gt;&lt;rec-number&gt;2920&lt;/rec-number&gt;&lt;foreign-keys&gt;&lt;key app="EN" db-id="zxrtwszvnew9f9e9p0vv0wfld5x2wxp9wzp5" timestamp="1739026440"&gt;2920&lt;/key&gt;&lt;/foreign-keys&gt;&lt;ref-type name="Web Page"&gt;12&lt;/ref-type&gt;&lt;contributors&gt;&lt;authors&gt;&lt;author&gt;IBISWorld,&lt;/author&gt;&lt;/authors&gt;&lt;/contributors&gt;&lt;titles&gt;&lt;title&gt;Data Processing &amp;amp; Hosting Services in the US (Industry Report 51821)&lt;/title&gt;&lt;/titles&gt;&lt;volume&gt;2025&lt;/volume&gt;&lt;number&gt;8th February&lt;/number&gt;&lt;dates&gt;&lt;year&gt;2024&lt;/year&gt;&lt;/dates&gt;&lt;urls&gt;&lt;related-urls&gt;&lt;url&gt;https://my-ibisworld-com.trident.idm.oclc.org/us/en/industry/51821/performance#performance_current-performance&lt;/url&gt;&lt;/related-urls&gt;&lt;/urls&gt;&lt;/record&gt;&lt;/Cite&gt;&lt;/EndNote&gt;</w:instrText>
      </w:r>
      <w:r w:rsidR="007F00A0">
        <w:rPr>
          <w:color w:val="000000" w:themeColor="text1"/>
          <w:lang w:val="aa-ET"/>
        </w:rPr>
        <w:fldChar w:fldCharType="separate"/>
      </w:r>
      <w:r w:rsidR="007F00A0">
        <w:rPr>
          <w:noProof/>
          <w:color w:val="000000" w:themeColor="text1"/>
          <w:lang w:val="aa-ET"/>
        </w:rPr>
        <w:t>(IBISWorld, 2024)</w:t>
      </w:r>
      <w:r w:rsidR="007F00A0">
        <w:rPr>
          <w:color w:val="000000" w:themeColor="text1"/>
          <w:lang w:val="aa-ET"/>
        </w:rPr>
        <w:fldChar w:fldCharType="end"/>
      </w:r>
      <w:r w:rsidR="0016250F" w:rsidRPr="0066628E">
        <w:t xml:space="preserve">. </w:t>
      </w:r>
    </w:p>
    <w:p w14:paraId="47574387" w14:textId="77777777" w:rsidR="0016250F" w:rsidRPr="0066628E" w:rsidRDefault="0016250F" w:rsidP="0016250F">
      <w:pPr>
        <w:spacing w:line="480" w:lineRule="auto"/>
        <w:jc w:val="center"/>
        <w:rPr>
          <w:b/>
          <w:bCs/>
        </w:rPr>
      </w:pPr>
      <w:r w:rsidRPr="0066628E">
        <w:rPr>
          <w:b/>
          <w:bCs/>
        </w:rPr>
        <w:t>COVID-19 Impact on Economy</w:t>
      </w:r>
    </w:p>
    <w:p w14:paraId="79C675B2" w14:textId="0990A893" w:rsidR="0016250F" w:rsidRPr="00375C8A" w:rsidRDefault="006C6954" w:rsidP="00550870">
      <w:pPr>
        <w:spacing w:line="480" w:lineRule="auto"/>
        <w:ind w:firstLine="720"/>
        <w:jc w:val="both"/>
        <w:rPr>
          <w:lang w:val="aa-ET"/>
        </w:rPr>
      </w:pPr>
      <w:r w:rsidRPr="006C6954">
        <w:rPr>
          <w:lang w:val="aa-ET"/>
        </w:rPr>
        <w:t xml:space="preserve">The COVID-19 pandemic accelerated digital transformation, transforming data processing and hosting services. As businesses had to quickly move to remote operations, digital infrastructure use increased exponentially. Outsourcing data storage and processing by in-house companies </w:t>
      </w:r>
      <w:r w:rsidRPr="006C6954">
        <w:rPr>
          <w:lang w:val="aa-ET"/>
        </w:rPr>
        <w:lastRenderedPageBreak/>
        <w:t>accelerated the shift to cloud-based solutions. As demand increased, firms invested heavily in data centres and cloud infrastructure to maintain operational continuity and data integrity. Despite supply chain disruptions and rising energy costs, the industry improved. Digital service providers added cybersecurity and real-time data analytics to combat cyberattacks amid increased online activity. Remote work and virtual collaboration tools accelerated the adoption of scalable, on-demand computing resources, strengthening the sector's market position. According to 2024 economic forecasts, the pandemic caused short-term operational issues but highlighted the strategic importance of reliable data processing and hosting services. Thus, companies accelerated digital transformation, improving revenue and growth potential. During the pandemic, secure and efficient data management led to continued investments in innovative technologies and robust infrastructure, positioning the industry for long-term resilience and improved performance</w:t>
      </w:r>
      <w:r w:rsidR="007F00A0">
        <w:rPr>
          <w:lang w:val="aa-ET"/>
        </w:rPr>
        <w:t xml:space="preserve"> </w:t>
      </w:r>
      <w:r w:rsidR="007F00A0">
        <w:rPr>
          <w:lang w:val="aa-ET"/>
        </w:rPr>
        <w:fldChar w:fldCharType="begin"/>
      </w:r>
      <w:r w:rsidR="007F00A0">
        <w:rPr>
          <w:lang w:val="aa-ET"/>
        </w:rPr>
        <w:instrText xml:space="preserve"> ADDIN EN.CITE &lt;EndNote&gt;&lt;Cite&gt;&lt;Author&gt;Fortune Business Insights&lt;/Author&gt;&lt;Year&gt;2025&lt;/Year&gt;&lt;RecNum&gt;2921&lt;/RecNum&gt;&lt;DisplayText&gt;(Fortune Business Insights, 2025)&lt;/DisplayText&gt;&lt;record&gt;&lt;rec-number&gt;2921&lt;/rec-number&gt;&lt;foreign-keys&gt;&lt;key app="EN" db-id="zxrtwszvnew9f9e9p0vv0wfld5x2wxp9wzp5" timestamp="1739026706"&gt;2921&lt;/key&gt;&lt;/foreign-keys&gt;&lt;ref-type name="Web Page"&gt;12&lt;/ref-type&gt;&lt;contributors&gt;&lt;authors&gt;&lt;author&gt;Fortune Business Insights,&lt;/author&gt;&lt;/authors&gt;&lt;/contributors&gt;&lt;titles&gt;&lt;title&gt;Web Hosting Services Market Size, Share &amp;amp; Industry Analysis, By Type (Shared Hosting, Dedicated Hosting, Collocated Hosting, Virtual Private Server Hosting, Managed Hosting, Self-Managed Hosting, and Others), By Application (Public Website, Mobile Application, Intranet Site, and Online Application), By Deployment (Public Cloud, Private Cloud, and Hybrid Cloud), and Regional Forecast, 2024-2032&lt;/title&gt;&lt;/titles&gt;&lt;volume&gt;2025&lt;/volume&gt;&lt;number&gt;8th February&lt;/number&gt;&lt;dates&gt;&lt;year&gt;2025&lt;/year&gt;&lt;/dates&gt;&lt;urls&gt;&lt;related-urls&gt;&lt;url&gt;https://www.fortunebusinessinsights.com/industry-reports/web-hosting-services-market-100863&lt;/url&gt;&lt;/related-urls&gt;&lt;/urls&gt;&lt;/record&gt;&lt;/Cite&gt;&lt;/EndNote&gt;</w:instrText>
      </w:r>
      <w:r w:rsidR="007F00A0">
        <w:rPr>
          <w:lang w:val="aa-ET"/>
        </w:rPr>
        <w:fldChar w:fldCharType="separate"/>
      </w:r>
      <w:r w:rsidR="007F00A0">
        <w:rPr>
          <w:noProof/>
          <w:lang w:val="aa-ET"/>
        </w:rPr>
        <w:t>(Fortune Business Insights, 2025)</w:t>
      </w:r>
      <w:r w:rsidR="007F00A0">
        <w:rPr>
          <w:lang w:val="aa-ET"/>
        </w:rPr>
        <w:fldChar w:fldCharType="end"/>
      </w:r>
      <w:r w:rsidR="0016250F" w:rsidRPr="0066628E">
        <w:t xml:space="preserve">. </w:t>
      </w:r>
    </w:p>
    <w:p w14:paraId="4D9E1DD5" w14:textId="77777777" w:rsidR="0016250F" w:rsidRPr="0066628E" w:rsidRDefault="0016250F" w:rsidP="0016250F">
      <w:pPr>
        <w:spacing w:line="480" w:lineRule="auto"/>
        <w:jc w:val="center"/>
        <w:rPr>
          <w:b/>
          <w:bCs/>
        </w:rPr>
      </w:pPr>
      <w:r w:rsidRPr="0066628E">
        <w:rPr>
          <w:b/>
          <w:bCs/>
        </w:rPr>
        <w:t>Current Industry Performance</w:t>
      </w:r>
    </w:p>
    <w:bookmarkEnd w:id="0"/>
    <w:p w14:paraId="45EB4B12" w14:textId="15250684" w:rsidR="0016250F" w:rsidRPr="00375C8A" w:rsidRDefault="00EB5510" w:rsidP="00550870">
      <w:pPr>
        <w:spacing w:line="480" w:lineRule="auto"/>
        <w:ind w:firstLine="720"/>
        <w:jc w:val="both"/>
        <w:rPr>
          <w:lang w:val="aa-ET"/>
        </w:rPr>
      </w:pPr>
      <w:r w:rsidRPr="00EB5510">
        <w:rPr>
          <w:lang w:val="aa-ET"/>
        </w:rPr>
        <w:t>Recent economic data show that the US data processing and hosting services industry is doing well in a competitive digital economy. Revenues from 2019 to 2024 are expected to be around $291.4 billion, representing a 5.4 percent CAGR, indicating sustained growth despite broader economic uncertainties. The web hosting segment generates the most revenue ($103.7 billion), while application services and business process management contribute significantly to the industry's financial stability</w:t>
      </w:r>
      <w:r w:rsidR="007F00A0">
        <w:rPr>
          <w:lang w:val="aa-ET"/>
        </w:rPr>
        <w:t xml:space="preserve"> </w:t>
      </w:r>
      <w:r w:rsidR="007F00A0">
        <w:rPr>
          <w:lang w:val="aa-ET"/>
        </w:rPr>
        <w:fldChar w:fldCharType="begin"/>
      </w:r>
      <w:r w:rsidR="007F00A0">
        <w:rPr>
          <w:lang w:val="aa-ET"/>
        </w:rPr>
        <w:instrText xml:space="preserve"> ADDIN EN.CITE &lt;EndNote&gt;&lt;Cite&gt;&lt;Author&gt;IBISWorld&lt;/Author&gt;&lt;Year&gt;2024&lt;/Year&gt;&lt;RecNum&gt;2920&lt;/RecNum&gt;&lt;DisplayText&gt;(IBISWorld, 2024)&lt;/DisplayText&gt;&lt;record&gt;&lt;rec-number&gt;2920&lt;/rec-number&gt;&lt;foreign-keys&gt;&lt;key app="EN" db-id="zxrtwszvnew9f9e9p0vv0wfld5x2wxp9wzp5" timestamp="1739026440"&gt;2920&lt;/key&gt;&lt;/foreign-keys&gt;&lt;ref-type name="Web Page"&gt;12&lt;/ref-type&gt;&lt;contributors&gt;&lt;authors&gt;&lt;author&gt;IBISWorld,&lt;/author&gt;&lt;/authors&gt;&lt;/contributors&gt;&lt;titles&gt;&lt;title&gt;Data Processing &amp;amp; Hosting Services in the US (Industry Report 51821)&lt;/title&gt;&lt;/titles&gt;&lt;volume&gt;2025&lt;/volume&gt;&lt;number&gt;8th February&lt;/number&gt;&lt;dates&gt;&lt;year&gt;2024&lt;/year&gt;&lt;/dates&gt;&lt;urls&gt;&lt;related-urls&gt;&lt;url&gt;https://my-ibisworld-com.trident.idm.oclc.org/us/en/industry/51821/performance#performance_current-performance&lt;/url&gt;&lt;/related-urls&gt;&lt;/urls&gt;&lt;/record&gt;&lt;/Cite&gt;&lt;/EndNote&gt;</w:instrText>
      </w:r>
      <w:r w:rsidR="007F00A0">
        <w:rPr>
          <w:lang w:val="aa-ET"/>
        </w:rPr>
        <w:fldChar w:fldCharType="separate"/>
      </w:r>
      <w:r w:rsidR="007F00A0">
        <w:rPr>
          <w:noProof/>
          <w:lang w:val="aa-ET"/>
        </w:rPr>
        <w:t>(IBISWorld, 2024)</w:t>
      </w:r>
      <w:r w:rsidR="007F00A0">
        <w:rPr>
          <w:lang w:val="aa-ET"/>
        </w:rPr>
        <w:fldChar w:fldCharType="end"/>
      </w:r>
      <w:r w:rsidRPr="00EB5510">
        <w:rPr>
          <w:lang w:val="aa-ET"/>
        </w:rPr>
        <w:t xml:space="preserve">. The industry's workforce, which now numbers more than 704,000 people, demonstrates the sector's ability to support a wide range of IT services. In addition to internal growth metrics, external research, such as the United States Economic Forecast (2024), shows that moderate inflation and increased digital connectivity have been critical in maintaining sector performance. These external factors have enabled businesses to invest in </w:t>
      </w:r>
      <w:r w:rsidRPr="00EB5510">
        <w:rPr>
          <w:lang w:val="aa-ET"/>
        </w:rPr>
        <w:lastRenderedPageBreak/>
        <w:t>next-generation technologies such as edge computing and artificial intelligence to improve data processing efficiency and reduce latency. Firms have also implemented strong cybersecurity frameworks in response to changing regulatory requirements and the rise of cyber threats. The competitive landscape is characterised by significant capital investments from leading companies such as Amazon, which has allocated significant resources to expanding its data centre footprint across multiple regions</w:t>
      </w:r>
      <w:r w:rsidR="007F00A0">
        <w:rPr>
          <w:lang w:val="aa-ET"/>
        </w:rPr>
        <w:t xml:space="preserve"> </w:t>
      </w:r>
      <w:r w:rsidR="007841D6">
        <w:rPr>
          <w:lang w:val="aa-ET"/>
        </w:rPr>
        <w:fldChar w:fldCharType="begin"/>
      </w:r>
      <w:r w:rsidR="007841D6">
        <w:rPr>
          <w:lang w:val="aa-ET"/>
        </w:rPr>
        <w:instrText xml:space="preserve"> ADDIN EN.CITE &lt;EndNote&gt;&lt;Cite&gt;&lt;Author&gt;Siddarth S&lt;/Author&gt;&lt;Year&gt;2025&lt;/Year&gt;&lt;RecNum&gt;2922&lt;/RecNum&gt;&lt;DisplayText&gt;(Siddarth S, 2025)&lt;/DisplayText&gt;&lt;record&gt;&lt;rec-number&gt;2922&lt;/rec-number&gt;&lt;foreign-keys&gt;&lt;key app="EN" db-id="zxrtwszvnew9f9e9p0vv0wfld5x2wxp9wzp5" timestamp="1739026831"&gt;2922&lt;/key&gt;&lt;/foreign-keys&gt;&lt;ref-type name="Web Page"&gt;12&lt;/ref-type&gt;&lt;contributors&gt;&lt;authors&gt;&lt;author&gt;Siddarth S,&lt;/author&gt;&lt;/authors&gt;&lt;/contributors&gt;&lt;titles&gt;&lt;title&gt;J.P.Morgan forecasts spending on data centers could boost US GDP by 20 basis points in 2025-26&lt;/title&gt;&lt;/titles&gt;&lt;volume&gt;2025&lt;/volume&gt;&lt;number&gt;8th February&lt;/number&gt;&lt;dates&gt;&lt;year&gt;2025&lt;/year&gt;&lt;/dates&gt;&lt;urls&gt;&lt;related-urls&gt;&lt;url&gt;https://www.reuters.com/markets/us/jpmorgan-forecasts-spending-data-centers-could-boost-us-gdp-by-20-basis-points-2025-01-16/?&lt;/url&gt;&lt;/related-urls&gt;&lt;/urls&gt;&lt;/record&gt;&lt;/Cite&gt;&lt;/EndNote&gt;</w:instrText>
      </w:r>
      <w:r w:rsidR="007841D6">
        <w:rPr>
          <w:lang w:val="aa-ET"/>
        </w:rPr>
        <w:fldChar w:fldCharType="separate"/>
      </w:r>
      <w:r w:rsidR="007841D6">
        <w:rPr>
          <w:noProof/>
          <w:lang w:val="aa-ET"/>
        </w:rPr>
        <w:t>(Siddarth S, 2025)</w:t>
      </w:r>
      <w:r w:rsidR="007841D6">
        <w:rPr>
          <w:lang w:val="aa-ET"/>
        </w:rPr>
        <w:fldChar w:fldCharType="end"/>
      </w:r>
      <w:r w:rsidRPr="00EB5510">
        <w:rPr>
          <w:lang w:val="aa-ET"/>
        </w:rPr>
        <w:t>. Furthermore, advances in data analytics and real-time processing have allowed businesses to provide higher service levels while maintaining competitive pricing structures. Market segmentation data show that outsourcing by businesses with limited in-house IT capabilities continues to drive revenue growth, particularly as companies look for cost-effective, scalable options. Despite challenges such as rising energy costs and the need to comply with stringent data privacy regulations, the industry's overall performance has been strong. Internal efficiencies, technological innovation, and strategic external investments have established the sector as a critical enabler of digital transformation across multiple industries</w:t>
      </w:r>
      <w:r w:rsidR="007F00A0">
        <w:rPr>
          <w:lang w:val="aa-ET"/>
        </w:rPr>
        <w:t xml:space="preserve"> </w:t>
      </w:r>
      <w:r w:rsidR="007F00A0">
        <w:rPr>
          <w:lang w:val="aa-ET"/>
        </w:rPr>
        <w:fldChar w:fldCharType="begin"/>
      </w:r>
      <w:r w:rsidR="007F00A0">
        <w:rPr>
          <w:lang w:val="aa-ET"/>
        </w:rPr>
        <w:instrText xml:space="preserve"> ADDIN EN.CITE &lt;EndNote&gt;&lt;Cite&gt;&lt;Author&gt;Morris&lt;/Author&gt;&lt;Year&gt;2025&lt;/Year&gt;&lt;RecNum&gt;2923&lt;/RecNum&gt;&lt;DisplayText&gt;(Morris &amp;amp; Uddin, 2025)&lt;/DisplayText&gt;&lt;record&gt;&lt;rec-number&gt;2923&lt;/rec-number&gt;&lt;foreign-keys&gt;&lt;key app="EN" db-id="zxrtwszvnew9f9e9p0vv0wfld5x2wxp9wzp5" timestamp="1739026912"&gt;2923&lt;/key&gt;&lt;/foreign-keys&gt;&lt;ref-type name="Web Page"&gt;12&lt;/ref-type&gt;&lt;contributors&gt;&lt;authors&gt;&lt;author&gt;Stephen Morris&lt;/author&gt;&lt;author&gt;Rafe Uddin&lt;/author&gt;&lt;/authors&gt;&lt;/contributors&gt;&lt;titles&gt;&lt;title&gt;Big Tech lines up over $300bn in AI spending for 2025&lt;/title&gt;&lt;/titles&gt;&lt;volume&gt;2025&lt;/volume&gt;&lt;number&gt;8th February&lt;/number&gt;&lt;dates&gt;&lt;year&gt;2025&lt;/year&gt;&lt;/dates&gt;&lt;urls&gt;&lt;related-urls&gt;&lt;url&gt;https://www.ft.com/content/634b7ec5-10c3-44d3-ae49-2a5b9ad566fa?&lt;/url&gt;&lt;/related-urls&gt;&lt;/urls&gt;&lt;/record&gt;&lt;/Cite&gt;&lt;/EndNote&gt;</w:instrText>
      </w:r>
      <w:r w:rsidR="007F00A0">
        <w:rPr>
          <w:lang w:val="aa-ET"/>
        </w:rPr>
        <w:fldChar w:fldCharType="separate"/>
      </w:r>
      <w:r w:rsidR="007F00A0">
        <w:rPr>
          <w:noProof/>
          <w:lang w:val="aa-ET"/>
        </w:rPr>
        <w:t>(Morris &amp; Uddin, 2025)</w:t>
      </w:r>
      <w:r w:rsidR="007F00A0">
        <w:rPr>
          <w:lang w:val="aa-ET"/>
        </w:rPr>
        <w:fldChar w:fldCharType="end"/>
      </w:r>
      <w:r w:rsidR="0016250F" w:rsidRPr="0066628E">
        <w:t>.</w:t>
      </w:r>
    </w:p>
    <w:p w14:paraId="6EABD172" w14:textId="77777777" w:rsidR="0016250F" w:rsidRPr="0066628E" w:rsidRDefault="0016250F" w:rsidP="0016250F">
      <w:pPr>
        <w:spacing w:line="480" w:lineRule="auto"/>
        <w:jc w:val="center"/>
        <w:rPr>
          <w:b/>
          <w:bCs/>
        </w:rPr>
      </w:pPr>
      <w:r w:rsidRPr="0066628E">
        <w:rPr>
          <w:b/>
          <w:bCs/>
        </w:rPr>
        <w:t>Industry Outlook</w:t>
      </w:r>
    </w:p>
    <w:p w14:paraId="508EEF6F" w14:textId="1DF5FF49" w:rsidR="0016250F" w:rsidRPr="00375C8A" w:rsidRDefault="006C6954" w:rsidP="00550870">
      <w:pPr>
        <w:spacing w:line="480" w:lineRule="auto"/>
        <w:ind w:firstLine="720"/>
        <w:jc w:val="both"/>
        <w:rPr>
          <w:lang w:val="aa-ET"/>
        </w:rPr>
      </w:pPr>
      <w:r w:rsidRPr="006C6954">
        <w:rPr>
          <w:lang w:val="aa-ET"/>
        </w:rPr>
        <w:t>U.S. data processing and hosting services revenue is expected to reach nearly $396.4 billion by 2029, a cautiously optimistic forecast. The projected CAGR for 2024–2029 is between 2.9 and 3.1 percent, reflecting a shift from rapid early growth to a mature market. Industry analysts say cloud, AI, and edge computing investments will drive growth. In particular, technological innovations should improve processing speeds and operational latency, improving service quality. To meet digital economy demands, data centre infrastructure must be expanded and energy efficiency and cybersecurity addressed</w:t>
      </w:r>
      <w:r w:rsidR="007841D6">
        <w:rPr>
          <w:lang w:val="aa-ET"/>
        </w:rPr>
        <w:t xml:space="preserve"> </w:t>
      </w:r>
      <w:r w:rsidR="007841D6">
        <w:rPr>
          <w:lang w:val="aa-ET"/>
        </w:rPr>
        <w:fldChar w:fldCharType="begin"/>
      </w:r>
      <w:r w:rsidR="007841D6">
        <w:rPr>
          <w:lang w:val="aa-ET"/>
        </w:rPr>
        <w:instrText xml:space="preserve"> ADDIN EN.CITE &lt;EndNote&gt;&lt;Cite&gt;&lt;Author&gt;Kalish&lt;/Author&gt;&lt;Year&gt;2024&lt;/Year&gt;&lt;RecNum&gt;2924&lt;/RecNum&gt;&lt;DisplayText&gt;(Kalish &amp;amp; Gibbard, 2024)&lt;/DisplayText&gt;&lt;record&gt;&lt;rec-number&gt;2924&lt;/rec-number&gt;&lt;foreign-keys&gt;&lt;key app="EN" db-id="zxrtwszvnew9f9e9p0vv0wfld5x2wxp9wzp5" timestamp="1739027120"&gt;2924&lt;/key&gt;&lt;/foreign-keys&gt;&lt;ref-type name="Web Page"&gt;12&lt;/ref-type&gt;&lt;contributors&gt;&lt;authors&gt;&lt;author&gt;Ira Kalish&lt;/author&gt;&lt;author&gt;Robyn Gibbard&lt;/author&gt;&lt;/authors&gt;&lt;/contributors&gt;&lt;titles&gt;&lt;title&gt;United States Economic Forecast&lt;/title&gt;&lt;/titles&gt;&lt;volume&gt;2025&lt;/volume&gt;&lt;number&gt;8th February&lt;/number&gt;&lt;dates&gt;&lt;year&gt;2024&lt;/year&gt;&lt;/dates&gt;&lt;urls&gt;&lt;related-urls&gt;&lt;url&gt;https://www2.deloitte.com/us/en/insights/economy/us-economic-forecast/united-states-outlook-analysis.html&lt;/url&gt;&lt;/related-urls&gt;&lt;/urls&gt;&lt;/record&gt;&lt;/Cite&gt;&lt;/EndNote&gt;</w:instrText>
      </w:r>
      <w:r w:rsidR="007841D6">
        <w:rPr>
          <w:lang w:val="aa-ET"/>
        </w:rPr>
        <w:fldChar w:fldCharType="separate"/>
      </w:r>
      <w:r w:rsidR="007841D6">
        <w:rPr>
          <w:noProof/>
          <w:lang w:val="aa-ET"/>
        </w:rPr>
        <w:t>(Kalish &amp; Gibbard, 2024)</w:t>
      </w:r>
      <w:r w:rsidR="007841D6">
        <w:rPr>
          <w:lang w:val="aa-ET"/>
        </w:rPr>
        <w:fldChar w:fldCharType="end"/>
      </w:r>
      <w:r w:rsidRPr="006C6954">
        <w:rPr>
          <w:lang w:val="aa-ET"/>
        </w:rPr>
        <w:t xml:space="preserve">. Economic reports, including the US Economic Forecast (2024), suggest that data privacy and local data storage regulations may </w:t>
      </w:r>
      <w:r w:rsidRPr="006C6954">
        <w:rPr>
          <w:lang w:val="aa-ET"/>
        </w:rPr>
        <w:lastRenderedPageBreak/>
        <w:t>spur investments in advanced security protocols and sustainable technologies</w:t>
      </w:r>
      <w:r w:rsidR="007841D6">
        <w:rPr>
          <w:lang w:val="aa-ET"/>
        </w:rPr>
        <w:t xml:space="preserve"> </w:t>
      </w:r>
      <w:r w:rsidR="007841D6">
        <w:rPr>
          <w:lang w:val="aa-ET"/>
        </w:rPr>
        <w:fldChar w:fldCharType="begin"/>
      </w:r>
      <w:r w:rsidR="007841D6">
        <w:rPr>
          <w:lang w:val="aa-ET"/>
        </w:rPr>
        <w:instrText xml:space="preserve"> ADDIN EN.CITE &lt;EndNote&gt;&lt;Cite&gt;&lt;Author&gt;Kalish&lt;/Author&gt;&lt;Year&gt;2024&lt;/Year&gt;&lt;RecNum&gt;2924&lt;/RecNum&gt;&lt;DisplayText&gt;(Kalish &amp;amp; Gibbard, 2024)&lt;/DisplayText&gt;&lt;record&gt;&lt;rec-number&gt;2924&lt;/rec-number&gt;&lt;foreign-keys&gt;&lt;key app="EN" db-id="zxrtwszvnew9f9e9p0vv0wfld5x2wxp9wzp5" timestamp="1739027120"&gt;2924&lt;/key&gt;&lt;/foreign-keys&gt;&lt;ref-type name="Web Page"&gt;12&lt;/ref-type&gt;&lt;contributors&gt;&lt;authors&gt;&lt;author&gt;Ira Kalish&lt;/author&gt;&lt;author&gt;Robyn Gibbard&lt;/author&gt;&lt;/authors&gt;&lt;/contributors&gt;&lt;titles&gt;&lt;title&gt;United States Economic Forecast&lt;/title&gt;&lt;/titles&gt;&lt;volume&gt;2025&lt;/volume&gt;&lt;number&gt;8th February&lt;/number&gt;&lt;dates&gt;&lt;year&gt;2024&lt;/year&gt;&lt;/dates&gt;&lt;urls&gt;&lt;related-urls&gt;&lt;url&gt;https://www2.deloitte.com/us/en/insights/economy/us-economic-forecast/united-states-outlook-analysis.html&lt;/url&gt;&lt;/related-urls&gt;&lt;/urls&gt;&lt;/record&gt;&lt;/Cite&gt;&lt;/EndNote&gt;</w:instrText>
      </w:r>
      <w:r w:rsidR="007841D6">
        <w:rPr>
          <w:lang w:val="aa-ET"/>
        </w:rPr>
        <w:fldChar w:fldCharType="separate"/>
      </w:r>
      <w:r w:rsidR="007841D6">
        <w:rPr>
          <w:noProof/>
          <w:lang w:val="aa-ET"/>
        </w:rPr>
        <w:t>(Kalish &amp; Gibbard, 2024)</w:t>
      </w:r>
      <w:r w:rsidR="007841D6">
        <w:rPr>
          <w:lang w:val="aa-ET"/>
        </w:rPr>
        <w:fldChar w:fldCharType="end"/>
      </w:r>
      <w:r w:rsidRPr="006C6954">
        <w:rPr>
          <w:lang w:val="aa-ET"/>
        </w:rPr>
        <w:t>. Despite high capital costs, these developments are expected to boost consumer confidence and regulatory compliance. The outlook also notes that quantum computing and blockchain could change data management and generate new revenue. Overall, while growth rates may moderate from previous explosive increases, the industry's structural strengths, including robust market demand and ongoing technological innovation, ensure its continued importance to the U.S. digital economy</w:t>
      </w:r>
      <w:r w:rsidR="007841D6">
        <w:rPr>
          <w:lang w:val="aa-ET"/>
        </w:rPr>
        <w:t xml:space="preserve"> </w:t>
      </w:r>
      <w:r w:rsidR="007841D6">
        <w:rPr>
          <w:lang w:val="aa-ET"/>
        </w:rPr>
        <w:fldChar w:fldCharType="begin"/>
      </w:r>
      <w:r w:rsidR="007841D6">
        <w:rPr>
          <w:lang w:val="aa-ET"/>
        </w:rPr>
        <w:instrText xml:space="preserve"> ADDIN EN.CITE &lt;EndNote&gt;&lt;Cite&gt;&lt;Author&gt;Kalish&lt;/Author&gt;&lt;Year&gt;2024&lt;/Year&gt;&lt;RecNum&gt;2924&lt;/RecNum&gt;&lt;DisplayText&gt;(Kalish &amp;amp; Gibbard, 2024)&lt;/DisplayText&gt;&lt;record&gt;&lt;rec-number&gt;2924&lt;/rec-number&gt;&lt;foreign-keys&gt;&lt;key app="EN" db-id="zxrtwszvnew9f9e9p0vv0wfld5x2wxp9wzp5" timestamp="1739027120"&gt;2924&lt;/key&gt;&lt;/foreign-keys&gt;&lt;ref-type name="Web Page"&gt;12&lt;/ref-type&gt;&lt;contributors&gt;&lt;authors&gt;&lt;author&gt;Ira Kalish&lt;/author&gt;&lt;author&gt;Robyn Gibbard&lt;/author&gt;&lt;/authors&gt;&lt;/contributors&gt;&lt;titles&gt;&lt;title&gt;United States Economic Forecast&lt;/title&gt;&lt;/titles&gt;&lt;volume&gt;2025&lt;/volume&gt;&lt;number&gt;8th February&lt;/number&gt;&lt;dates&gt;&lt;year&gt;2024&lt;/year&gt;&lt;/dates&gt;&lt;urls&gt;&lt;related-urls&gt;&lt;url&gt;https://www2.deloitte.com/us/en/insights/economy/us-economic-forecast/united-states-outlook-analysis.html&lt;/url&gt;&lt;/related-urls&gt;&lt;/urls&gt;&lt;/record&gt;&lt;/Cite&gt;&lt;/EndNote&gt;</w:instrText>
      </w:r>
      <w:r w:rsidR="007841D6">
        <w:rPr>
          <w:lang w:val="aa-ET"/>
        </w:rPr>
        <w:fldChar w:fldCharType="separate"/>
      </w:r>
      <w:r w:rsidR="007841D6">
        <w:rPr>
          <w:noProof/>
          <w:lang w:val="aa-ET"/>
        </w:rPr>
        <w:t>(Kalish &amp; Gibbard, 2024)</w:t>
      </w:r>
      <w:r w:rsidR="007841D6">
        <w:rPr>
          <w:lang w:val="aa-ET"/>
        </w:rPr>
        <w:fldChar w:fldCharType="end"/>
      </w:r>
      <w:r w:rsidR="0016250F" w:rsidRPr="0066628E">
        <w:t>.</w:t>
      </w:r>
    </w:p>
    <w:p w14:paraId="7F79F8D8" w14:textId="77777777" w:rsidR="000455F6" w:rsidRPr="007E1727" w:rsidRDefault="000455F6" w:rsidP="00302BC5">
      <w:pPr>
        <w:pStyle w:val="Blockquote"/>
        <w:spacing w:before="0" w:after="0" w:line="480" w:lineRule="auto"/>
        <w:ind w:left="0" w:right="0"/>
        <w:jc w:val="center"/>
        <w:rPr>
          <w:b/>
          <w:color w:val="000000"/>
          <w:szCs w:val="24"/>
        </w:rPr>
      </w:pPr>
      <w:r w:rsidRPr="007E1727">
        <w:rPr>
          <w:b/>
          <w:color w:val="000000"/>
          <w:szCs w:val="24"/>
        </w:rPr>
        <w:t>Conclusion</w:t>
      </w:r>
    </w:p>
    <w:p w14:paraId="054C6B70" w14:textId="68C4A586" w:rsidR="000455F6" w:rsidRPr="007E1727" w:rsidRDefault="00375C8A" w:rsidP="0090148F">
      <w:pPr>
        <w:tabs>
          <w:tab w:val="left" w:pos="360"/>
        </w:tabs>
        <w:overflowPunct w:val="0"/>
        <w:autoSpaceDE w:val="0"/>
        <w:autoSpaceDN w:val="0"/>
        <w:adjustRightInd w:val="0"/>
        <w:spacing w:line="480" w:lineRule="auto"/>
        <w:ind w:firstLine="360"/>
        <w:jc w:val="both"/>
        <w:textAlignment w:val="baseline"/>
        <w:rPr>
          <w:color w:val="000000"/>
        </w:rPr>
      </w:pPr>
      <w:r w:rsidRPr="00375C8A">
        <w:rPr>
          <w:color w:val="000000"/>
        </w:rPr>
        <w:t>The U.S. data processing and hosting services industry is a critical enabler of digital transformation, demonstrating robust performance and long-term resilience despite external challenges. Continued investments in advanced technologies and infrastructure will drive sustainable growth, ensuring the sector remains competitive in a rapidly evolving economic landscape</w:t>
      </w:r>
      <w:r w:rsidR="000455F6" w:rsidRPr="007E1727">
        <w:rPr>
          <w:color w:val="000000"/>
        </w:rPr>
        <w:t>.</w:t>
      </w:r>
      <w:r w:rsidR="00F96D0F" w:rsidRPr="007E1727">
        <w:t xml:space="preserve"> </w:t>
      </w:r>
    </w:p>
    <w:p w14:paraId="60BC5C3B" w14:textId="3B350F7A" w:rsidR="007F00A0" w:rsidRPr="007841D6" w:rsidRDefault="000455F6" w:rsidP="007841D6">
      <w:pPr>
        <w:tabs>
          <w:tab w:val="left" w:pos="360"/>
        </w:tabs>
        <w:overflowPunct w:val="0"/>
        <w:autoSpaceDE w:val="0"/>
        <w:autoSpaceDN w:val="0"/>
        <w:adjustRightInd w:val="0"/>
        <w:spacing w:line="480" w:lineRule="auto"/>
        <w:ind w:left="-360"/>
        <w:jc w:val="center"/>
        <w:textAlignment w:val="baseline"/>
        <w:rPr>
          <w:color w:val="000000"/>
          <w:highlight w:val="yellow"/>
        </w:rPr>
      </w:pPr>
      <w:r w:rsidRPr="007E1727">
        <w:rPr>
          <w:color w:val="000000"/>
        </w:rPr>
        <w:br w:type="page"/>
      </w:r>
      <w:r w:rsidRPr="007E1727">
        <w:rPr>
          <w:b/>
          <w:color w:val="000000"/>
        </w:rPr>
        <w:lastRenderedPageBreak/>
        <w:t>References</w:t>
      </w:r>
    </w:p>
    <w:p w14:paraId="70E8F39F" w14:textId="08262A65" w:rsidR="007841D6" w:rsidRPr="007841D6" w:rsidRDefault="007F00A0" w:rsidP="00AF252F">
      <w:pPr>
        <w:pStyle w:val="EndNoteBibliography"/>
        <w:ind w:left="720" w:hanging="720"/>
        <w:jc w:val="both"/>
      </w:pPr>
      <w:r>
        <w:rPr>
          <w:color w:val="000000"/>
        </w:rPr>
        <w:fldChar w:fldCharType="begin"/>
      </w:r>
      <w:r>
        <w:rPr>
          <w:color w:val="000000"/>
        </w:rPr>
        <w:instrText xml:space="preserve"> ADDIN EN.REFLIST </w:instrText>
      </w:r>
      <w:r>
        <w:rPr>
          <w:color w:val="000000"/>
        </w:rPr>
        <w:fldChar w:fldCharType="separate"/>
      </w:r>
      <w:r w:rsidR="007841D6" w:rsidRPr="007841D6">
        <w:t xml:space="preserve">Fortune Business Insights. (2025). </w:t>
      </w:r>
      <w:r w:rsidR="007841D6" w:rsidRPr="007841D6">
        <w:rPr>
          <w:i/>
        </w:rPr>
        <w:t>Web Hosting Services Market Size, Share &amp; Industry Analysis, By Type (Shared Hosting, Dedicated Hosting, Collocated Hosting, Virtual Private Server Hosting, Managed Hosting, Self-Managed Hosting, and Others), By Application (Public Website, Mobile Application, Intranet Site, and Online Application), By Deployment (Public Cloud, Private Cloud, and Hybrid Cloud), and Regional Forecast, 2024-2032</w:t>
      </w:r>
      <w:r w:rsidR="007841D6" w:rsidRPr="007841D6">
        <w:t xml:space="preserve">. Retrieved 8th February from </w:t>
      </w:r>
      <w:hyperlink r:id="rId7" w:history="1">
        <w:r w:rsidR="007841D6" w:rsidRPr="007841D6">
          <w:rPr>
            <w:rStyle w:val="Hyperlink"/>
          </w:rPr>
          <w:t>https://www.fortunebusinessinsights.com/industry-reports/web-hosting-services-market-100863</w:t>
        </w:r>
      </w:hyperlink>
    </w:p>
    <w:p w14:paraId="401007E9" w14:textId="11EAD026" w:rsidR="007841D6" w:rsidRPr="007841D6" w:rsidRDefault="007841D6" w:rsidP="00AF252F">
      <w:pPr>
        <w:pStyle w:val="EndNoteBibliography"/>
        <w:ind w:left="720" w:hanging="720"/>
        <w:jc w:val="both"/>
      </w:pPr>
      <w:r w:rsidRPr="007841D6">
        <w:t xml:space="preserve">IBISWorld. (2024). </w:t>
      </w:r>
      <w:r w:rsidRPr="007841D6">
        <w:rPr>
          <w:i/>
        </w:rPr>
        <w:t>Data Processing &amp; Hosting Services in the US (Industry Report 51821)</w:t>
      </w:r>
      <w:r w:rsidRPr="007841D6">
        <w:t xml:space="preserve">. Retrieved 8th February from </w:t>
      </w:r>
      <w:hyperlink r:id="rId8" w:anchor="performance_current-performance" w:history="1">
        <w:r w:rsidRPr="007841D6">
          <w:rPr>
            <w:rStyle w:val="Hyperlink"/>
          </w:rPr>
          <w:t>https://my-ibisworld-com.trident.idm.oclc.org/us/en/industry/51821/performance#performance_current-performance</w:t>
        </w:r>
      </w:hyperlink>
    </w:p>
    <w:p w14:paraId="6B2FF24A" w14:textId="47A14561" w:rsidR="007841D6" w:rsidRPr="007841D6" w:rsidRDefault="007841D6" w:rsidP="007841D6">
      <w:pPr>
        <w:pStyle w:val="EndNoteBibliography"/>
        <w:ind w:left="720" w:hanging="720"/>
        <w:jc w:val="left"/>
      </w:pPr>
      <w:r w:rsidRPr="007841D6">
        <w:t xml:space="preserve">Kalish, I., &amp; Gibbard, R. (2024). </w:t>
      </w:r>
      <w:r w:rsidRPr="007841D6">
        <w:rPr>
          <w:i/>
        </w:rPr>
        <w:t>United States Economic Forecast</w:t>
      </w:r>
      <w:r w:rsidRPr="007841D6">
        <w:t xml:space="preserve">. Retrieved 8th February from </w:t>
      </w:r>
      <w:hyperlink r:id="rId9" w:history="1">
        <w:r w:rsidRPr="007841D6">
          <w:rPr>
            <w:rStyle w:val="Hyperlink"/>
          </w:rPr>
          <w:t>https://www2.deloitte.com/us/en/insights/economy/us-economic-forecast/united-states-outlook-analysis.html</w:t>
        </w:r>
      </w:hyperlink>
    </w:p>
    <w:p w14:paraId="627F1EB1" w14:textId="449DD412" w:rsidR="007841D6" w:rsidRPr="007841D6" w:rsidRDefault="007841D6" w:rsidP="007841D6">
      <w:pPr>
        <w:pStyle w:val="EndNoteBibliography"/>
        <w:ind w:left="720" w:hanging="720"/>
        <w:jc w:val="left"/>
      </w:pPr>
      <w:r w:rsidRPr="007841D6">
        <w:t xml:space="preserve">Morris, S., &amp; Uddin, R. (2025). </w:t>
      </w:r>
      <w:r w:rsidRPr="007841D6">
        <w:rPr>
          <w:i/>
        </w:rPr>
        <w:t>Big Tech lines up over $300bn in AI spending for 2025</w:t>
      </w:r>
      <w:r w:rsidRPr="007841D6">
        <w:t xml:space="preserve">. Retrieved 8th February from </w:t>
      </w:r>
      <w:hyperlink r:id="rId10" w:history="1">
        <w:r w:rsidRPr="007841D6">
          <w:rPr>
            <w:rStyle w:val="Hyperlink"/>
          </w:rPr>
          <w:t>https://www.ft.com/content/634b7ec5-10c3-44d3-ae49-2a5b9ad566fa</w:t>
        </w:r>
      </w:hyperlink>
    </w:p>
    <w:p w14:paraId="7C78768E" w14:textId="420E9603" w:rsidR="007841D6" w:rsidRPr="007841D6" w:rsidRDefault="007841D6" w:rsidP="007841D6">
      <w:pPr>
        <w:pStyle w:val="EndNoteBibliography"/>
        <w:ind w:left="720" w:hanging="720"/>
        <w:jc w:val="left"/>
      </w:pPr>
      <w:r w:rsidRPr="007841D6">
        <w:t xml:space="preserve">Siddarth S. (2025). </w:t>
      </w:r>
      <w:r w:rsidRPr="007841D6">
        <w:rPr>
          <w:i/>
        </w:rPr>
        <w:t>J.P.Morgan forecasts spending on data centers could boost US GDP by 20 basis points in 2025-26</w:t>
      </w:r>
      <w:r w:rsidRPr="007841D6">
        <w:t xml:space="preserve">. Retrieved 8th February from </w:t>
      </w:r>
      <w:hyperlink r:id="rId11" w:history="1">
        <w:r w:rsidRPr="007841D6">
          <w:rPr>
            <w:rStyle w:val="Hyperlink"/>
          </w:rPr>
          <w:t>https://www.reuters.com/markets/us/jpmorgan-forecasts-spending-data-centers-could-boost-us-gdp-by-20-basis-points-2025-01-16/</w:t>
        </w:r>
      </w:hyperlink>
    </w:p>
    <w:p w14:paraId="0C520018" w14:textId="64ED3E35" w:rsidR="00A42F13" w:rsidRDefault="007F00A0" w:rsidP="007841D6">
      <w:pPr>
        <w:spacing w:line="480" w:lineRule="auto"/>
        <w:rPr>
          <w:color w:val="000000"/>
        </w:rPr>
      </w:pPr>
      <w:r>
        <w:rPr>
          <w:color w:val="000000"/>
        </w:rPr>
        <w:fldChar w:fldCharType="end"/>
      </w:r>
      <w:bookmarkStart w:id="1" w:name="_GoBack"/>
      <w:bookmarkEnd w:id="1"/>
    </w:p>
    <w:sectPr w:rsidR="00A42F13" w:rsidSect="003F5158">
      <w:headerReference w:type="default" r:id="rId12"/>
      <w:headerReference w:type="first" r:id="rId13"/>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B36CC1" w14:textId="77777777" w:rsidR="00A87BE3" w:rsidRDefault="00A87BE3">
      <w:r>
        <w:separator/>
      </w:r>
    </w:p>
  </w:endnote>
  <w:endnote w:type="continuationSeparator" w:id="0">
    <w:p w14:paraId="2A8ED4FC" w14:textId="77777777" w:rsidR="00A87BE3" w:rsidRDefault="00A87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2C045" w14:textId="77777777" w:rsidR="00A87BE3" w:rsidRDefault="00A87BE3">
      <w:r>
        <w:separator/>
      </w:r>
    </w:p>
  </w:footnote>
  <w:footnote w:type="continuationSeparator" w:id="0">
    <w:p w14:paraId="13799144" w14:textId="77777777" w:rsidR="00A87BE3" w:rsidRDefault="00A87B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E46C" w14:textId="77777777" w:rsidR="00B32F73" w:rsidRDefault="00E4493B" w:rsidP="00026142">
    <w:pPr>
      <w:pStyle w:val="Header"/>
      <w:framePr w:wrap="around" w:vAnchor="text" w:hAnchor="margin" w:xAlign="right" w:y="1"/>
      <w:rPr>
        <w:rStyle w:val="PageNumber"/>
      </w:rPr>
    </w:pPr>
    <w:r>
      <w:rPr>
        <w:rStyle w:val="PageNumber"/>
      </w:rPr>
      <w:fldChar w:fldCharType="begin"/>
    </w:r>
    <w:r w:rsidR="00B32F73">
      <w:rPr>
        <w:rStyle w:val="PageNumber"/>
      </w:rPr>
      <w:instrText xml:space="preserve">PAGE  </w:instrText>
    </w:r>
    <w:r>
      <w:rPr>
        <w:rStyle w:val="PageNumber"/>
      </w:rPr>
      <w:fldChar w:fldCharType="separate"/>
    </w:r>
    <w:r w:rsidR="00AF252F">
      <w:rPr>
        <w:rStyle w:val="PageNumber"/>
        <w:noProof/>
      </w:rPr>
      <w:t>5</w:t>
    </w:r>
    <w:r>
      <w:rPr>
        <w:rStyle w:val="PageNumber"/>
      </w:rPr>
      <w:fldChar w:fldCharType="end"/>
    </w:r>
  </w:p>
  <w:p w14:paraId="3A9BF68D" w14:textId="64FF18F4" w:rsidR="00B32F73" w:rsidRPr="00352E8D" w:rsidRDefault="00ED7EAB" w:rsidP="003F5158">
    <w:pPr>
      <w:pStyle w:val="Header"/>
      <w:ind w:right="360"/>
      <w:rPr>
        <w:sz w:val="22"/>
        <w:szCs w:val="22"/>
      </w:rPr>
    </w:pPr>
    <w:r>
      <w:t>BUS5</w:t>
    </w:r>
    <w:r w:rsidR="007E1727">
      <w:t>00</w:t>
    </w:r>
    <w:r w:rsidR="00D0108C">
      <w:t xml:space="preserve"> </w:t>
    </w:r>
    <w:r w:rsidR="007F13BF">
      <w:t>SLP</w:t>
    </w:r>
    <w:r w:rsidR="006624AB">
      <w:t xml:space="preserve"> </w:t>
    </w:r>
    <w:r w:rsidR="0016250F">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0AA7D" w14:textId="73FA77ED" w:rsidR="00B32F73" w:rsidRDefault="003F5158" w:rsidP="00286395">
    <w:pPr>
      <w:pStyle w:val="Header"/>
      <w:jc w:val="right"/>
    </w:pPr>
    <w:r>
      <w:t xml:space="preserve">                                                                                               </w:t>
    </w:r>
    <w:r w:rsidR="00AE1D46">
      <w:fldChar w:fldCharType="begin"/>
    </w:r>
    <w:r w:rsidR="00AE1D46">
      <w:instrText xml:space="preserve"> PAGE   \* MERGEFORMAT </w:instrText>
    </w:r>
    <w:r w:rsidR="00AE1D46">
      <w:fldChar w:fldCharType="separate"/>
    </w:r>
    <w:r w:rsidR="00550870">
      <w:rPr>
        <w:noProof/>
      </w:rPr>
      <w:t>1</w:t>
    </w:r>
    <w:r w:rsidR="00AE1D46">
      <w:rPr>
        <w:noProof/>
      </w:rPr>
      <w:fldChar w:fldCharType="end"/>
    </w:r>
  </w:p>
  <w:p w14:paraId="2A3953CE" w14:textId="77777777" w:rsidR="00B32F73" w:rsidRDefault="00B32F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63C7F"/>
    <w:multiLevelType w:val="hybridMultilevel"/>
    <w:tmpl w:val="3C82A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E1B75"/>
    <w:multiLevelType w:val="multilevel"/>
    <w:tmpl w:val="0F9E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D4A11"/>
    <w:multiLevelType w:val="multilevel"/>
    <w:tmpl w:val="8A64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314AD"/>
    <w:multiLevelType w:val="hybridMultilevel"/>
    <w:tmpl w:val="D9B0D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9D61414"/>
    <w:multiLevelType w:val="hybridMultilevel"/>
    <w:tmpl w:val="E4FC4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4F31AE"/>
    <w:multiLevelType w:val="multilevel"/>
    <w:tmpl w:val="2E30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DD75F4"/>
    <w:multiLevelType w:val="hybridMultilevel"/>
    <w:tmpl w:val="C8BA1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2590531"/>
    <w:multiLevelType w:val="multilevel"/>
    <w:tmpl w:val="A4A6E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F63B5E"/>
    <w:multiLevelType w:val="hybridMultilevel"/>
    <w:tmpl w:val="83EC6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983B43"/>
    <w:multiLevelType w:val="hybridMultilevel"/>
    <w:tmpl w:val="84C87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2A42AEE"/>
    <w:multiLevelType w:val="multilevel"/>
    <w:tmpl w:val="50AEA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1D7AE0"/>
    <w:multiLevelType w:val="hybridMultilevel"/>
    <w:tmpl w:val="A552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954E86"/>
    <w:multiLevelType w:val="hybridMultilevel"/>
    <w:tmpl w:val="49E8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A0175"/>
    <w:multiLevelType w:val="hybridMultilevel"/>
    <w:tmpl w:val="466E59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F8C2640"/>
    <w:multiLevelType w:val="hybridMultilevel"/>
    <w:tmpl w:val="17F8C9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0437F63"/>
    <w:multiLevelType w:val="hybridMultilevel"/>
    <w:tmpl w:val="F36A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B20004"/>
    <w:multiLevelType w:val="hybridMultilevel"/>
    <w:tmpl w:val="6C9C3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A6181D"/>
    <w:multiLevelType w:val="hybridMultilevel"/>
    <w:tmpl w:val="6D1E8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55199D"/>
    <w:multiLevelType w:val="hybridMultilevel"/>
    <w:tmpl w:val="9D321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4A7DA7"/>
    <w:multiLevelType w:val="hybridMultilevel"/>
    <w:tmpl w:val="ACB4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7446CB"/>
    <w:multiLevelType w:val="hybridMultilevel"/>
    <w:tmpl w:val="49A816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629B1222"/>
    <w:multiLevelType w:val="multilevel"/>
    <w:tmpl w:val="87DA43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D85337"/>
    <w:multiLevelType w:val="hybridMultilevel"/>
    <w:tmpl w:val="42A65F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C46A98"/>
    <w:multiLevelType w:val="multilevel"/>
    <w:tmpl w:val="1026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593D2C"/>
    <w:multiLevelType w:val="hybridMultilevel"/>
    <w:tmpl w:val="2610A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9C32DC0"/>
    <w:multiLevelType w:val="hybridMultilevel"/>
    <w:tmpl w:val="D3C0E8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DC620CC"/>
    <w:multiLevelType w:val="hybridMultilevel"/>
    <w:tmpl w:val="B6A2E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FA735E4"/>
    <w:multiLevelType w:val="multilevel"/>
    <w:tmpl w:val="5150E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A97C58"/>
    <w:multiLevelType w:val="hybridMultilevel"/>
    <w:tmpl w:val="24B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3A31DD"/>
    <w:multiLevelType w:val="hybridMultilevel"/>
    <w:tmpl w:val="602E3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C72876"/>
    <w:multiLevelType w:val="hybridMultilevel"/>
    <w:tmpl w:val="015A4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F5753F"/>
    <w:multiLevelType w:val="multilevel"/>
    <w:tmpl w:val="6B82C0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7EED1B21"/>
    <w:multiLevelType w:val="multilevel"/>
    <w:tmpl w:val="FEB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995848"/>
    <w:multiLevelType w:val="hybridMultilevel"/>
    <w:tmpl w:val="369412D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16"/>
  </w:num>
  <w:num w:numId="4">
    <w:abstractNumId w:val="25"/>
  </w:num>
  <w:num w:numId="5">
    <w:abstractNumId w:val="1"/>
  </w:num>
  <w:num w:numId="6">
    <w:abstractNumId w:val="29"/>
  </w:num>
  <w:num w:numId="7">
    <w:abstractNumId w:val="26"/>
  </w:num>
  <w:num w:numId="8">
    <w:abstractNumId w:val="12"/>
  </w:num>
  <w:num w:numId="9">
    <w:abstractNumId w:val="2"/>
  </w:num>
  <w:num w:numId="10">
    <w:abstractNumId w:val="19"/>
  </w:num>
  <w:num w:numId="11">
    <w:abstractNumId w:val="4"/>
  </w:num>
  <w:num w:numId="12">
    <w:abstractNumId w:val="27"/>
  </w:num>
  <w:num w:numId="13">
    <w:abstractNumId w:val="28"/>
  </w:num>
  <w:num w:numId="14">
    <w:abstractNumId w:val="23"/>
  </w:num>
  <w:num w:numId="15">
    <w:abstractNumId w:val="32"/>
  </w:num>
  <w:num w:numId="16">
    <w:abstractNumId w:val="21"/>
  </w:num>
  <w:num w:numId="17">
    <w:abstractNumId w:val="33"/>
  </w:num>
  <w:num w:numId="18">
    <w:abstractNumId w:val="8"/>
  </w:num>
  <w:num w:numId="19">
    <w:abstractNumId w:val="6"/>
  </w:num>
  <w:num w:numId="20">
    <w:abstractNumId w:val="13"/>
  </w:num>
  <w:num w:numId="21">
    <w:abstractNumId w:val="22"/>
  </w:num>
  <w:num w:numId="22">
    <w:abstractNumId w:val="9"/>
  </w:num>
  <w:num w:numId="23">
    <w:abstractNumId w:val="24"/>
  </w:num>
  <w:num w:numId="24">
    <w:abstractNumId w:val="3"/>
  </w:num>
  <w:num w:numId="25">
    <w:abstractNumId w:val="30"/>
  </w:num>
  <w:num w:numId="26">
    <w:abstractNumId w:val="20"/>
  </w:num>
  <w:num w:numId="27">
    <w:abstractNumId w:val="10"/>
  </w:num>
  <w:num w:numId="28">
    <w:abstractNumId w:val="5"/>
  </w:num>
  <w:num w:numId="29">
    <w:abstractNumId w:val="31"/>
  </w:num>
  <w:num w:numId="30">
    <w:abstractNumId w:val="14"/>
  </w:num>
  <w:num w:numId="31">
    <w:abstractNumId w:val="0"/>
  </w:num>
  <w:num w:numId="32">
    <w:abstractNumId w:val="11"/>
  </w:num>
  <w:num w:numId="33">
    <w:abstractNumId w:val="1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Q0MzYztzC3MDE0MDFR0lEKTi0uzszPAykwMq0FAN2mvaQ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twszvnew9f9e9p0vv0wfld5x2wxp9wzp5&quot;&gt;My EndNote Library&lt;record-ids&gt;&lt;item&gt;2920&lt;/item&gt;&lt;item&gt;2921&lt;/item&gt;&lt;item&gt;2922&lt;/item&gt;&lt;item&gt;2923&lt;/item&gt;&lt;item&gt;2924&lt;/item&gt;&lt;/record-ids&gt;&lt;/item&gt;&lt;/Libraries&gt;"/>
  </w:docVars>
  <w:rsids>
    <w:rsidRoot w:val="0050433C"/>
    <w:rsid w:val="00026142"/>
    <w:rsid w:val="0003472F"/>
    <w:rsid w:val="000455F6"/>
    <w:rsid w:val="00047143"/>
    <w:rsid w:val="000511FA"/>
    <w:rsid w:val="0006074E"/>
    <w:rsid w:val="00081629"/>
    <w:rsid w:val="00085C7F"/>
    <w:rsid w:val="000A198A"/>
    <w:rsid w:val="000A39A9"/>
    <w:rsid w:val="000B008D"/>
    <w:rsid w:val="000B6AD6"/>
    <w:rsid w:val="000C144F"/>
    <w:rsid w:val="000C1741"/>
    <w:rsid w:val="000C6AD9"/>
    <w:rsid w:val="000E0F36"/>
    <w:rsid w:val="000F1641"/>
    <w:rsid w:val="00106FDE"/>
    <w:rsid w:val="001147C1"/>
    <w:rsid w:val="00131A1B"/>
    <w:rsid w:val="001377D4"/>
    <w:rsid w:val="00147909"/>
    <w:rsid w:val="00150EEF"/>
    <w:rsid w:val="00154F49"/>
    <w:rsid w:val="0016250F"/>
    <w:rsid w:val="00163836"/>
    <w:rsid w:val="00167D67"/>
    <w:rsid w:val="001758DE"/>
    <w:rsid w:val="00182003"/>
    <w:rsid w:val="001A55A9"/>
    <w:rsid w:val="001D090F"/>
    <w:rsid w:val="001D1CD9"/>
    <w:rsid w:val="001F40F3"/>
    <w:rsid w:val="0020174B"/>
    <w:rsid w:val="0020241D"/>
    <w:rsid w:val="00211094"/>
    <w:rsid w:val="0021351E"/>
    <w:rsid w:val="002260F7"/>
    <w:rsid w:val="002354EC"/>
    <w:rsid w:val="002439C9"/>
    <w:rsid w:val="00253713"/>
    <w:rsid w:val="00256256"/>
    <w:rsid w:val="00286395"/>
    <w:rsid w:val="002A2C9F"/>
    <w:rsid w:val="002B6BFA"/>
    <w:rsid w:val="002C00BE"/>
    <w:rsid w:val="002C7462"/>
    <w:rsid w:val="002D755D"/>
    <w:rsid w:val="002E6180"/>
    <w:rsid w:val="002F7DEF"/>
    <w:rsid w:val="00302BC5"/>
    <w:rsid w:val="00312827"/>
    <w:rsid w:val="00340A2C"/>
    <w:rsid w:val="00352229"/>
    <w:rsid w:val="00352E8D"/>
    <w:rsid w:val="00354C36"/>
    <w:rsid w:val="00356E85"/>
    <w:rsid w:val="00361978"/>
    <w:rsid w:val="00364C68"/>
    <w:rsid w:val="00375C8A"/>
    <w:rsid w:val="003A0026"/>
    <w:rsid w:val="003A1801"/>
    <w:rsid w:val="003B7948"/>
    <w:rsid w:val="003C7F15"/>
    <w:rsid w:val="003D6821"/>
    <w:rsid w:val="003E42AB"/>
    <w:rsid w:val="003E5F3A"/>
    <w:rsid w:val="003F2F65"/>
    <w:rsid w:val="003F3719"/>
    <w:rsid w:val="003F5158"/>
    <w:rsid w:val="003F62B7"/>
    <w:rsid w:val="00403444"/>
    <w:rsid w:val="00415754"/>
    <w:rsid w:val="00420274"/>
    <w:rsid w:val="00422016"/>
    <w:rsid w:val="00425A9A"/>
    <w:rsid w:val="00430195"/>
    <w:rsid w:val="00436393"/>
    <w:rsid w:val="00440095"/>
    <w:rsid w:val="0044112E"/>
    <w:rsid w:val="00454CAF"/>
    <w:rsid w:val="00456686"/>
    <w:rsid w:val="004578EE"/>
    <w:rsid w:val="004604B1"/>
    <w:rsid w:val="00466700"/>
    <w:rsid w:val="004853C2"/>
    <w:rsid w:val="00492DCE"/>
    <w:rsid w:val="0049530B"/>
    <w:rsid w:val="004A3C8E"/>
    <w:rsid w:val="004C1298"/>
    <w:rsid w:val="00502A2F"/>
    <w:rsid w:val="005040FF"/>
    <w:rsid w:val="0050433C"/>
    <w:rsid w:val="0050489F"/>
    <w:rsid w:val="00522766"/>
    <w:rsid w:val="00530A67"/>
    <w:rsid w:val="0053493C"/>
    <w:rsid w:val="005412E4"/>
    <w:rsid w:val="00550870"/>
    <w:rsid w:val="00554059"/>
    <w:rsid w:val="0055467F"/>
    <w:rsid w:val="00561A56"/>
    <w:rsid w:val="00565081"/>
    <w:rsid w:val="0057635E"/>
    <w:rsid w:val="00581CE2"/>
    <w:rsid w:val="00594E2F"/>
    <w:rsid w:val="00595B65"/>
    <w:rsid w:val="005A4691"/>
    <w:rsid w:val="005E5214"/>
    <w:rsid w:val="005E5984"/>
    <w:rsid w:val="005F3678"/>
    <w:rsid w:val="005F75ED"/>
    <w:rsid w:val="00602123"/>
    <w:rsid w:val="0060394A"/>
    <w:rsid w:val="006124DB"/>
    <w:rsid w:val="00614C45"/>
    <w:rsid w:val="00625523"/>
    <w:rsid w:val="006416F4"/>
    <w:rsid w:val="006431F1"/>
    <w:rsid w:val="00660724"/>
    <w:rsid w:val="006624AB"/>
    <w:rsid w:val="00671116"/>
    <w:rsid w:val="00672D33"/>
    <w:rsid w:val="006730B0"/>
    <w:rsid w:val="00674A8C"/>
    <w:rsid w:val="006A5C5E"/>
    <w:rsid w:val="006B25B5"/>
    <w:rsid w:val="006C6954"/>
    <w:rsid w:val="006E1EF5"/>
    <w:rsid w:val="006E4362"/>
    <w:rsid w:val="006F527A"/>
    <w:rsid w:val="0070200D"/>
    <w:rsid w:val="00711DC4"/>
    <w:rsid w:val="007572B6"/>
    <w:rsid w:val="007841D6"/>
    <w:rsid w:val="007A1B1F"/>
    <w:rsid w:val="007D1376"/>
    <w:rsid w:val="007E1727"/>
    <w:rsid w:val="007F00A0"/>
    <w:rsid w:val="007F13BF"/>
    <w:rsid w:val="007F79BB"/>
    <w:rsid w:val="008026AA"/>
    <w:rsid w:val="0081017D"/>
    <w:rsid w:val="00824636"/>
    <w:rsid w:val="008255DE"/>
    <w:rsid w:val="00841A9E"/>
    <w:rsid w:val="00841F4A"/>
    <w:rsid w:val="00844EE7"/>
    <w:rsid w:val="00854C46"/>
    <w:rsid w:val="0086510C"/>
    <w:rsid w:val="00873554"/>
    <w:rsid w:val="00880C08"/>
    <w:rsid w:val="00883AAD"/>
    <w:rsid w:val="00896609"/>
    <w:rsid w:val="008B7F59"/>
    <w:rsid w:val="008C7966"/>
    <w:rsid w:val="008D23AA"/>
    <w:rsid w:val="008D3F0D"/>
    <w:rsid w:val="008D5C02"/>
    <w:rsid w:val="008E469D"/>
    <w:rsid w:val="008F74C4"/>
    <w:rsid w:val="009007D4"/>
    <w:rsid w:val="0090148F"/>
    <w:rsid w:val="0091254D"/>
    <w:rsid w:val="0094570E"/>
    <w:rsid w:val="00954A41"/>
    <w:rsid w:val="00960B22"/>
    <w:rsid w:val="009749F9"/>
    <w:rsid w:val="009758CD"/>
    <w:rsid w:val="00977C3F"/>
    <w:rsid w:val="00990C99"/>
    <w:rsid w:val="00991A50"/>
    <w:rsid w:val="009A3DEA"/>
    <w:rsid w:val="009B6C8F"/>
    <w:rsid w:val="009C36FD"/>
    <w:rsid w:val="009C743D"/>
    <w:rsid w:val="009D375B"/>
    <w:rsid w:val="009D378A"/>
    <w:rsid w:val="00A00D2C"/>
    <w:rsid w:val="00A037C7"/>
    <w:rsid w:val="00A13576"/>
    <w:rsid w:val="00A1437D"/>
    <w:rsid w:val="00A225DF"/>
    <w:rsid w:val="00A27F42"/>
    <w:rsid w:val="00A37498"/>
    <w:rsid w:val="00A426A5"/>
    <w:rsid w:val="00A42F13"/>
    <w:rsid w:val="00A4532E"/>
    <w:rsid w:val="00A6361F"/>
    <w:rsid w:val="00A725AF"/>
    <w:rsid w:val="00A75CFC"/>
    <w:rsid w:val="00A87BE3"/>
    <w:rsid w:val="00A93CC1"/>
    <w:rsid w:val="00A95E3A"/>
    <w:rsid w:val="00AA3F20"/>
    <w:rsid w:val="00AB282D"/>
    <w:rsid w:val="00AD4FAC"/>
    <w:rsid w:val="00AE1D46"/>
    <w:rsid w:val="00AE3507"/>
    <w:rsid w:val="00AF252F"/>
    <w:rsid w:val="00B02092"/>
    <w:rsid w:val="00B02A05"/>
    <w:rsid w:val="00B02DD7"/>
    <w:rsid w:val="00B042E8"/>
    <w:rsid w:val="00B068A8"/>
    <w:rsid w:val="00B10C07"/>
    <w:rsid w:val="00B224B6"/>
    <w:rsid w:val="00B22E3F"/>
    <w:rsid w:val="00B32F73"/>
    <w:rsid w:val="00B37F5A"/>
    <w:rsid w:val="00B4235C"/>
    <w:rsid w:val="00B46D48"/>
    <w:rsid w:val="00B6023E"/>
    <w:rsid w:val="00B6034C"/>
    <w:rsid w:val="00B62A78"/>
    <w:rsid w:val="00B742AF"/>
    <w:rsid w:val="00B80515"/>
    <w:rsid w:val="00B8112C"/>
    <w:rsid w:val="00B93D96"/>
    <w:rsid w:val="00BD1C8D"/>
    <w:rsid w:val="00BD3733"/>
    <w:rsid w:val="00BD6FF4"/>
    <w:rsid w:val="00BE410C"/>
    <w:rsid w:val="00BF7C6E"/>
    <w:rsid w:val="00C11195"/>
    <w:rsid w:val="00C16DDC"/>
    <w:rsid w:val="00C21C1C"/>
    <w:rsid w:val="00C22265"/>
    <w:rsid w:val="00C277CE"/>
    <w:rsid w:val="00C31727"/>
    <w:rsid w:val="00C51C2A"/>
    <w:rsid w:val="00C5533D"/>
    <w:rsid w:val="00C74F8E"/>
    <w:rsid w:val="00C769CD"/>
    <w:rsid w:val="00C863E2"/>
    <w:rsid w:val="00C9472F"/>
    <w:rsid w:val="00CA791D"/>
    <w:rsid w:val="00CC057E"/>
    <w:rsid w:val="00CC3628"/>
    <w:rsid w:val="00CD2528"/>
    <w:rsid w:val="00CE2E66"/>
    <w:rsid w:val="00CF070A"/>
    <w:rsid w:val="00D0108C"/>
    <w:rsid w:val="00D13AC0"/>
    <w:rsid w:val="00D172FE"/>
    <w:rsid w:val="00D200BF"/>
    <w:rsid w:val="00D47CA9"/>
    <w:rsid w:val="00D57D30"/>
    <w:rsid w:val="00D7332A"/>
    <w:rsid w:val="00D844B2"/>
    <w:rsid w:val="00D87258"/>
    <w:rsid w:val="00D96DDF"/>
    <w:rsid w:val="00DA07CA"/>
    <w:rsid w:val="00DB099B"/>
    <w:rsid w:val="00DB7248"/>
    <w:rsid w:val="00DD0C4D"/>
    <w:rsid w:val="00DE1A4A"/>
    <w:rsid w:val="00DE29CE"/>
    <w:rsid w:val="00DE3706"/>
    <w:rsid w:val="00DE5909"/>
    <w:rsid w:val="00DE7652"/>
    <w:rsid w:val="00DF5ED9"/>
    <w:rsid w:val="00E026E0"/>
    <w:rsid w:val="00E046B3"/>
    <w:rsid w:val="00E062B8"/>
    <w:rsid w:val="00E347E9"/>
    <w:rsid w:val="00E40301"/>
    <w:rsid w:val="00E4493B"/>
    <w:rsid w:val="00E45724"/>
    <w:rsid w:val="00E45886"/>
    <w:rsid w:val="00E63F35"/>
    <w:rsid w:val="00E642BD"/>
    <w:rsid w:val="00E64AD3"/>
    <w:rsid w:val="00E80CFF"/>
    <w:rsid w:val="00E940DC"/>
    <w:rsid w:val="00E94A62"/>
    <w:rsid w:val="00EB211C"/>
    <w:rsid w:val="00EB5510"/>
    <w:rsid w:val="00EB65C0"/>
    <w:rsid w:val="00EC03B6"/>
    <w:rsid w:val="00ED47C2"/>
    <w:rsid w:val="00ED7EAB"/>
    <w:rsid w:val="00EF1CB2"/>
    <w:rsid w:val="00EF57CD"/>
    <w:rsid w:val="00F20699"/>
    <w:rsid w:val="00F257CE"/>
    <w:rsid w:val="00F35BE5"/>
    <w:rsid w:val="00F378C4"/>
    <w:rsid w:val="00F43BA1"/>
    <w:rsid w:val="00F468D1"/>
    <w:rsid w:val="00F62922"/>
    <w:rsid w:val="00F64DDA"/>
    <w:rsid w:val="00F7461E"/>
    <w:rsid w:val="00F84528"/>
    <w:rsid w:val="00F8489A"/>
    <w:rsid w:val="00F84D66"/>
    <w:rsid w:val="00F93AF8"/>
    <w:rsid w:val="00F96D0F"/>
    <w:rsid w:val="00F96D5C"/>
    <w:rsid w:val="00FA5A4C"/>
    <w:rsid w:val="00FA7A69"/>
    <w:rsid w:val="00FD1EEE"/>
    <w:rsid w:val="00FE13EC"/>
    <w:rsid w:val="00FF19B7"/>
    <w:rsid w:val="00FF1B4F"/>
    <w:rsid w:val="00FF3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5B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D0F"/>
    <w:rPr>
      <w:sz w:val="24"/>
      <w:szCs w:val="24"/>
    </w:rPr>
  </w:style>
  <w:style w:type="paragraph" w:styleId="Heading1">
    <w:name w:val="heading 1"/>
    <w:basedOn w:val="Normal"/>
    <w:next w:val="Normal"/>
    <w:qFormat/>
    <w:rsid w:val="00DE765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4034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semiHidden/>
    <w:unhideWhenUsed/>
    <w:qFormat/>
    <w:rsid w:val="001377D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433C"/>
    <w:pPr>
      <w:tabs>
        <w:tab w:val="center" w:pos="4320"/>
        <w:tab w:val="right" w:pos="8640"/>
      </w:tabs>
    </w:pPr>
  </w:style>
  <w:style w:type="paragraph" w:styleId="Footer">
    <w:name w:val="footer"/>
    <w:basedOn w:val="Normal"/>
    <w:rsid w:val="0050433C"/>
    <w:pPr>
      <w:tabs>
        <w:tab w:val="center" w:pos="4320"/>
        <w:tab w:val="right" w:pos="8640"/>
      </w:tabs>
    </w:pPr>
  </w:style>
  <w:style w:type="character" w:styleId="Hyperlink">
    <w:name w:val="Hyperlink"/>
    <w:basedOn w:val="DefaultParagraphFont"/>
    <w:uiPriority w:val="99"/>
    <w:rsid w:val="0050433C"/>
    <w:rPr>
      <w:color w:val="0000FF"/>
      <w:u w:val="single"/>
    </w:rPr>
  </w:style>
  <w:style w:type="character" w:styleId="Strong">
    <w:name w:val="Strong"/>
    <w:basedOn w:val="DefaultParagraphFont"/>
    <w:uiPriority w:val="22"/>
    <w:qFormat/>
    <w:rsid w:val="000C6AD9"/>
    <w:rPr>
      <w:b/>
      <w:bCs/>
    </w:rPr>
  </w:style>
  <w:style w:type="paragraph" w:customStyle="1" w:styleId="TitlePage">
    <w:name w:val="TitlePage"/>
    <w:basedOn w:val="Normal"/>
    <w:rsid w:val="00561A56"/>
    <w:pPr>
      <w:tabs>
        <w:tab w:val="left" w:pos="576"/>
      </w:tabs>
      <w:overflowPunct w:val="0"/>
      <w:autoSpaceDE w:val="0"/>
      <w:autoSpaceDN w:val="0"/>
      <w:adjustRightInd w:val="0"/>
      <w:spacing w:line="480" w:lineRule="atLeast"/>
      <w:jc w:val="center"/>
      <w:textAlignment w:val="baseline"/>
    </w:pPr>
    <w:rPr>
      <w:rFonts w:ascii="Courier New" w:hAnsi="Courier New"/>
      <w:szCs w:val="20"/>
    </w:rPr>
  </w:style>
  <w:style w:type="paragraph" w:customStyle="1" w:styleId="References">
    <w:name w:val="References"/>
    <w:basedOn w:val="Normal"/>
    <w:rsid w:val="00561A56"/>
    <w:pPr>
      <w:keepLines/>
      <w:widowControl w:val="0"/>
      <w:tabs>
        <w:tab w:val="left" w:pos="576"/>
      </w:tabs>
      <w:overflowPunct w:val="0"/>
      <w:autoSpaceDE w:val="0"/>
      <w:autoSpaceDN w:val="0"/>
      <w:adjustRightInd w:val="0"/>
      <w:spacing w:line="480" w:lineRule="atLeast"/>
      <w:ind w:left="720" w:hanging="720"/>
      <w:textAlignment w:val="baseline"/>
    </w:pPr>
    <w:rPr>
      <w:rFonts w:ascii="Courier New" w:hAnsi="Courier New"/>
      <w:szCs w:val="20"/>
    </w:rPr>
  </w:style>
  <w:style w:type="paragraph" w:styleId="BalloonText">
    <w:name w:val="Balloon Text"/>
    <w:basedOn w:val="Normal"/>
    <w:semiHidden/>
    <w:rsid w:val="00561A56"/>
    <w:rPr>
      <w:rFonts w:ascii="Tahoma" w:hAnsi="Tahoma" w:cs="Tahoma"/>
      <w:sz w:val="16"/>
      <w:szCs w:val="16"/>
    </w:rPr>
  </w:style>
  <w:style w:type="character" w:styleId="PageNumber">
    <w:name w:val="page number"/>
    <w:basedOn w:val="DefaultParagraphFont"/>
    <w:rsid w:val="00561A56"/>
  </w:style>
  <w:style w:type="paragraph" w:styleId="NormalWeb">
    <w:name w:val="Normal (Web)"/>
    <w:basedOn w:val="Normal"/>
    <w:uiPriority w:val="99"/>
    <w:unhideWhenUsed/>
    <w:rsid w:val="0070200D"/>
    <w:pPr>
      <w:spacing w:before="100" w:beforeAutospacing="1" w:after="100" w:afterAutospacing="1"/>
    </w:pPr>
  </w:style>
  <w:style w:type="character" w:customStyle="1" w:styleId="HeaderChar">
    <w:name w:val="Header Char"/>
    <w:basedOn w:val="DefaultParagraphFont"/>
    <w:link w:val="Header"/>
    <w:uiPriority w:val="99"/>
    <w:rsid w:val="00106FDE"/>
    <w:rPr>
      <w:sz w:val="24"/>
      <w:szCs w:val="24"/>
    </w:rPr>
  </w:style>
  <w:style w:type="character" w:styleId="Emphasis">
    <w:name w:val="Emphasis"/>
    <w:basedOn w:val="DefaultParagraphFont"/>
    <w:uiPriority w:val="20"/>
    <w:qFormat/>
    <w:rsid w:val="00A42F13"/>
    <w:rPr>
      <w:i/>
      <w:iCs/>
    </w:rPr>
  </w:style>
  <w:style w:type="character" w:customStyle="1" w:styleId="medium-normal">
    <w:name w:val="medium-normal"/>
    <w:basedOn w:val="DefaultParagraphFont"/>
    <w:rsid w:val="00A42F13"/>
  </w:style>
  <w:style w:type="character" w:styleId="PlaceholderText">
    <w:name w:val="Placeholder Text"/>
    <w:basedOn w:val="DefaultParagraphFont"/>
    <w:uiPriority w:val="99"/>
    <w:semiHidden/>
    <w:rsid w:val="0053493C"/>
    <w:rPr>
      <w:color w:val="808080"/>
    </w:rPr>
  </w:style>
  <w:style w:type="character" w:customStyle="1" w:styleId="Style1">
    <w:name w:val="Style1"/>
    <w:basedOn w:val="DefaultParagraphFont"/>
    <w:uiPriority w:val="1"/>
    <w:rsid w:val="00F96D5C"/>
  </w:style>
  <w:style w:type="character" w:styleId="FollowedHyperlink">
    <w:name w:val="FollowedHyperlink"/>
    <w:basedOn w:val="DefaultParagraphFont"/>
    <w:rsid w:val="00256256"/>
    <w:rPr>
      <w:color w:val="800080"/>
      <w:u w:val="single"/>
    </w:rPr>
  </w:style>
  <w:style w:type="paragraph" w:styleId="ListParagraph">
    <w:name w:val="List Paragraph"/>
    <w:basedOn w:val="Normal"/>
    <w:link w:val="ListParagraphChar"/>
    <w:uiPriority w:val="34"/>
    <w:qFormat/>
    <w:rsid w:val="008026AA"/>
    <w:pPr>
      <w:ind w:left="720"/>
      <w:contextualSpacing/>
    </w:pPr>
  </w:style>
  <w:style w:type="paragraph" w:customStyle="1" w:styleId="text">
    <w:name w:val="text"/>
    <w:basedOn w:val="Normal"/>
    <w:rsid w:val="008D5C02"/>
    <w:pPr>
      <w:spacing w:before="100" w:beforeAutospacing="1" w:after="100" w:afterAutospacing="1"/>
    </w:pPr>
    <w:rPr>
      <w:rFonts w:ascii="Verdana" w:hAnsi="Verdana"/>
      <w:color w:val="000000"/>
    </w:rPr>
  </w:style>
  <w:style w:type="paragraph" w:customStyle="1" w:styleId="Blockquote">
    <w:name w:val="Blockquote"/>
    <w:basedOn w:val="Normal"/>
    <w:rsid w:val="00DD0C4D"/>
    <w:pPr>
      <w:spacing w:before="100" w:after="100"/>
      <w:ind w:left="360" w:right="360"/>
    </w:pPr>
    <w:rPr>
      <w:snapToGrid w:val="0"/>
      <w:szCs w:val="20"/>
    </w:rPr>
  </w:style>
  <w:style w:type="paragraph" w:styleId="BodyText">
    <w:name w:val="Body Text"/>
    <w:basedOn w:val="Normal"/>
    <w:link w:val="BodyTextChar"/>
    <w:rsid w:val="00DD0C4D"/>
    <w:pPr>
      <w:spacing w:after="120"/>
    </w:pPr>
    <w:rPr>
      <w:rFonts w:ascii="Book Antiqua" w:hAnsi="Book Antiqua"/>
    </w:rPr>
  </w:style>
  <w:style w:type="character" w:customStyle="1" w:styleId="BodyTextChar">
    <w:name w:val="Body Text Char"/>
    <w:basedOn w:val="DefaultParagraphFont"/>
    <w:link w:val="BodyText"/>
    <w:rsid w:val="00DD0C4D"/>
    <w:rPr>
      <w:rFonts w:ascii="Book Antiqua" w:hAnsi="Book Antiqua"/>
      <w:sz w:val="24"/>
      <w:szCs w:val="24"/>
    </w:rPr>
  </w:style>
  <w:style w:type="character" w:customStyle="1" w:styleId="Heading4Char">
    <w:name w:val="Heading 4 Char"/>
    <w:basedOn w:val="DefaultParagraphFont"/>
    <w:link w:val="Heading4"/>
    <w:semiHidden/>
    <w:rsid w:val="001377D4"/>
    <w:rPr>
      <w:rFonts w:asciiTheme="majorHAnsi" w:eastAsiaTheme="majorEastAsia" w:hAnsiTheme="majorHAnsi" w:cstheme="majorBidi"/>
      <w:b/>
      <w:bCs/>
      <w:i/>
      <w:iCs/>
      <w:color w:val="4F81BD" w:themeColor="accent1"/>
      <w:sz w:val="24"/>
      <w:szCs w:val="24"/>
    </w:rPr>
  </w:style>
  <w:style w:type="paragraph" w:customStyle="1" w:styleId="citation">
    <w:name w:val="citation"/>
    <w:basedOn w:val="Normal"/>
    <w:rsid w:val="001377D4"/>
    <w:pPr>
      <w:spacing w:before="100" w:beforeAutospacing="1" w:after="100" w:afterAutospacing="1"/>
    </w:pPr>
  </w:style>
  <w:style w:type="character" w:customStyle="1" w:styleId="Heading2Char">
    <w:name w:val="Heading 2 Char"/>
    <w:basedOn w:val="DefaultParagraphFont"/>
    <w:link w:val="Heading2"/>
    <w:semiHidden/>
    <w:rsid w:val="0040344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C743D"/>
    <w:rPr>
      <w:color w:val="605E5C"/>
      <w:shd w:val="clear" w:color="auto" w:fill="E1DFDD"/>
    </w:rPr>
  </w:style>
  <w:style w:type="character" w:styleId="SubtleEmphasis">
    <w:name w:val="Subtle Emphasis"/>
    <w:basedOn w:val="DefaultParagraphFont"/>
    <w:uiPriority w:val="19"/>
    <w:qFormat/>
    <w:rsid w:val="00D0108C"/>
    <w:rPr>
      <w:i/>
      <w:iCs/>
      <w:color w:val="404040" w:themeColor="text1" w:themeTint="BF"/>
    </w:rPr>
  </w:style>
  <w:style w:type="character" w:customStyle="1" w:styleId="ListParagraphChar">
    <w:name w:val="List Paragraph Char"/>
    <w:basedOn w:val="DefaultParagraphFont"/>
    <w:link w:val="ListParagraph"/>
    <w:uiPriority w:val="34"/>
    <w:locked/>
    <w:rsid w:val="00ED7EAB"/>
    <w:rPr>
      <w:sz w:val="24"/>
      <w:szCs w:val="24"/>
    </w:rPr>
  </w:style>
  <w:style w:type="paragraph" w:customStyle="1" w:styleId="EndNoteBibliographyTitle">
    <w:name w:val="EndNote Bibliography Title"/>
    <w:basedOn w:val="Normal"/>
    <w:link w:val="EndNoteBibliographyTitleChar"/>
    <w:rsid w:val="007F00A0"/>
    <w:pPr>
      <w:jc w:val="center"/>
    </w:pPr>
    <w:rPr>
      <w:noProof/>
    </w:rPr>
  </w:style>
  <w:style w:type="character" w:customStyle="1" w:styleId="EndNoteBibliographyTitleChar">
    <w:name w:val="EndNote Bibliography Title Char"/>
    <w:basedOn w:val="DefaultParagraphFont"/>
    <w:link w:val="EndNoteBibliographyTitle"/>
    <w:rsid w:val="007F00A0"/>
    <w:rPr>
      <w:noProof/>
      <w:sz w:val="24"/>
      <w:szCs w:val="24"/>
    </w:rPr>
  </w:style>
  <w:style w:type="paragraph" w:customStyle="1" w:styleId="EndNoteBibliography">
    <w:name w:val="EndNote Bibliography"/>
    <w:basedOn w:val="Normal"/>
    <w:link w:val="EndNoteBibliographyChar"/>
    <w:rsid w:val="007F00A0"/>
    <w:pPr>
      <w:jc w:val="center"/>
    </w:pPr>
    <w:rPr>
      <w:noProof/>
    </w:rPr>
  </w:style>
  <w:style w:type="character" w:customStyle="1" w:styleId="EndNoteBibliographyChar">
    <w:name w:val="EndNote Bibliography Char"/>
    <w:basedOn w:val="DefaultParagraphFont"/>
    <w:link w:val="EndNoteBibliography"/>
    <w:rsid w:val="007F00A0"/>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68505">
      <w:bodyDiv w:val="1"/>
      <w:marLeft w:val="0"/>
      <w:marRight w:val="0"/>
      <w:marTop w:val="0"/>
      <w:marBottom w:val="0"/>
      <w:divBdr>
        <w:top w:val="none" w:sz="0" w:space="0" w:color="auto"/>
        <w:left w:val="none" w:sz="0" w:space="0" w:color="auto"/>
        <w:bottom w:val="none" w:sz="0" w:space="0" w:color="auto"/>
        <w:right w:val="none" w:sz="0" w:space="0" w:color="auto"/>
      </w:divBdr>
    </w:div>
    <w:div w:id="241070066">
      <w:bodyDiv w:val="1"/>
      <w:marLeft w:val="0"/>
      <w:marRight w:val="0"/>
      <w:marTop w:val="0"/>
      <w:marBottom w:val="0"/>
      <w:divBdr>
        <w:top w:val="none" w:sz="0" w:space="0" w:color="auto"/>
        <w:left w:val="none" w:sz="0" w:space="0" w:color="auto"/>
        <w:bottom w:val="none" w:sz="0" w:space="0" w:color="auto"/>
        <w:right w:val="none" w:sz="0" w:space="0" w:color="auto"/>
      </w:divBdr>
    </w:div>
    <w:div w:id="316807556">
      <w:bodyDiv w:val="1"/>
      <w:marLeft w:val="0"/>
      <w:marRight w:val="0"/>
      <w:marTop w:val="0"/>
      <w:marBottom w:val="0"/>
      <w:divBdr>
        <w:top w:val="none" w:sz="0" w:space="0" w:color="auto"/>
        <w:left w:val="none" w:sz="0" w:space="0" w:color="auto"/>
        <w:bottom w:val="none" w:sz="0" w:space="0" w:color="auto"/>
        <w:right w:val="none" w:sz="0" w:space="0" w:color="auto"/>
      </w:divBdr>
      <w:divsChild>
        <w:div w:id="2069301289">
          <w:marLeft w:val="270"/>
          <w:marRight w:val="0"/>
          <w:marTop w:val="0"/>
          <w:marBottom w:val="0"/>
          <w:divBdr>
            <w:top w:val="none" w:sz="0" w:space="0" w:color="auto"/>
            <w:left w:val="none" w:sz="0" w:space="0" w:color="auto"/>
            <w:bottom w:val="none" w:sz="0" w:space="0" w:color="auto"/>
            <w:right w:val="none" w:sz="0" w:space="0" w:color="auto"/>
          </w:divBdr>
        </w:div>
      </w:divsChild>
    </w:div>
    <w:div w:id="370737454">
      <w:bodyDiv w:val="1"/>
      <w:marLeft w:val="0"/>
      <w:marRight w:val="0"/>
      <w:marTop w:val="0"/>
      <w:marBottom w:val="0"/>
      <w:divBdr>
        <w:top w:val="none" w:sz="0" w:space="0" w:color="auto"/>
        <w:left w:val="none" w:sz="0" w:space="0" w:color="auto"/>
        <w:bottom w:val="none" w:sz="0" w:space="0" w:color="auto"/>
        <w:right w:val="none" w:sz="0" w:space="0" w:color="auto"/>
      </w:divBdr>
      <w:divsChild>
        <w:div w:id="880362866">
          <w:marLeft w:val="0"/>
          <w:marRight w:val="0"/>
          <w:marTop w:val="0"/>
          <w:marBottom w:val="0"/>
          <w:divBdr>
            <w:top w:val="none" w:sz="0" w:space="0" w:color="auto"/>
            <w:left w:val="none" w:sz="0" w:space="0" w:color="auto"/>
            <w:bottom w:val="none" w:sz="0" w:space="0" w:color="auto"/>
            <w:right w:val="none" w:sz="0" w:space="0" w:color="auto"/>
          </w:divBdr>
        </w:div>
        <w:div w:id="1029768546">
          <w:marLeft w:val="0"/>
          <w:marRight w:val="0"/>
          <w:marTop w:val="0"/>
          <w:marBottom w:val="0"/>
          <w:divBdr>
            <w:top w:val="none" w:sz="0" w:space="0" w:color="auto"/>
            <w:left w:val="none" w:sz="0" w:space="0" w:color="auto"/>
            <w:bottom w:val="none" w:sz="0" w:space="0" w:color="auto"/>
            <w:right w:val="none" w:sz="0" w:space="0" w:color="auto"/>
          </w:divBdr>
        </w:div>
      </w:divsChild>
    </w:div>
    <w:div w:id="423383619">
      <w:bodyDiv w:val="1"/>
      <w:marLeft w:val="0"/>
      <w:marRight w:val="0"/>
      <w:marTop w:val="0"/>
      <w:marBottom w:val="0"/>
      <w:divBdr>
        <w:top w:val="none" w:sz="0" w:space="0" w:color="auto"/>
        <w:left w:val="none" w:sz="0" w:space="0" w:color="auto"/>
        <w:bottom w:val="none" w:sz="0" w:space="0" w:color="auto"/>
        <w:right w:val="none" w:sz="0" w:space="0" w:color="auto"/>
      </w:divBdr>
    </w:div>
    <w:div w:id="572544143">
      <w:bodyDiv w:val="1"/>
      <w:marLeft w:val="0"/>
      <w:marRight w:val="0"/>
      <w:marTop w:val="0"/>
      <w:marBottom w:val="0"/>
      <w:divBdr>
        <w:top w:val="none" w:sz="0" w:space="0" w:color="auto"/>
        <w:left w:val="none" w:sz="0" w:space="0" w:color="auto"/>
        <w:bottom w:val="none" w:sz="0" w:space="0" w:color="auto"/>
        <w:right w:val="none" w:sz="0" w:space="0" w:color="auto"/>
      </w:divBdr>
    </w:div>
    <w:div w:id="730234317">
      <w:bodyDiv w:val="1"/>
      <w:marLeft w:val="0"/>
      <w:marRight w:val="0"/>
      <w:marTop w:val="0"/>
      <w:marBottom w:val="0"/>
      <w:divBdr>
        <w:top w:val="none" w:sz="0" w:space="0" w:color="auto"/>
        <w:left w:val="none" w:sz="0" w:space="0" w:color="auto"/>
        <w:bottom w:val="none" w:sz="0" w:space="0" w:color="auto"/>
        <w:right w:val="none" w:sz="0" w:space="0" w:color="auto"/>
      </w:divBdr>
    </w:div>
    <w:div w:id="752974292">
      <w:bodyDiv w:val="1"/>
      <w:marLeft w:val="0"/>
      <w:marRight w:val="0"/>
      <w:marTop w:val="0"/>
      <w:marBottom w:val="0"/>
      <w:divBdr>
        <w:top w:val="none" w:sz="0" w:space="0" w:color="auto"/>
        <w:left w:val="none" w:sz="0" w:space="0" w:color="auto"/>
        <w:bottom w:val="none" w:sz="0" w:space="0" w:color="auto"/>
        <w:right w:val="none" w:sz="0" w:space="0" w:color="auto"/>
      </w:divBdr>
      <w:divsChild>
        <w:div w:id="899823821">
          <w:marLeft w:val="270"/>
          <w:marRight w:val="0"/>
          <w:marTop w:val="0"/>
          <w:marBottom w:val="0"/>
          <w:divBdr>
            <w:top w:val="none" w:sz="0" w:space="0" w:color="auto"/>
            <w:left w:val="none" w:sz="0" w:space="0" w:color="auto"/>
            <w:bottom w:val="none" w:sz="0" w:space="0" w:color="auto"/>
            <w:right w:val="none" w:sz="0" w:space="0" w:color="auto"/>
          </w:divBdr>
        </w:div>
      </w:divsChild>
    </w:div>
    <w:div w:id="939680310">
      <w:bodyDiv w:val="1"/>
      <w:marLeft w:val="0"/>
      <w:marRight w:val="0"/>
      <w:marTop w:val="0"/>
      <w:marBottom w:val="0"/>
      <w:divBdr>
        <w:top w:val="none" w:sz="0" w:space="0" w:color="auto"/>
        <w:left w:val="none" w:sz="0" w:space="0" w:color="auto"/>
        <w:bottom w:val="none" w:sz="0" w:space="0" w:color="auto"/>
        <w:right w:val="none" w:sz="0" w:space="0" w:color="auto"/>
      </w:divBdr>
    </w:div>
    <w:div w:id="1084835396">
      <w:bodyDiv w:val="1"/>
      <w:marLeft w:val="0"/>
      <w:marRight w:val="0"/>
      <w:marTop w:val="0"/>
      <w:marBottom w:val="0"/>
      <w:divBdr>
        <w:top w:val="none" w:sz="0" w:space="0" w:color="auto"/>
        <w:left w:val="none" w:sz="0" w:space="0" w:color="auto"/>
        <w:bottom w:val="none" w:sz="0" w:space="0" w:color="auto"/>
        <w:right w:val="none" w:sz="0" w:space="0" w:color="auto"/>
      </w:divBdr>
    </w:div>
    <w:div w:id="1257471492">
      <w:bodyDiv w:val="1"/>
      <w:marLeft w:val="0"/>
      <w:marRight w:val="0"/>
      <w:marTop w:val="0"/>
      <w:marBottom w:val="0"/>
      <w:divBdr>
        <w:top w:val="none" w:sz="0" w:space="0" w:color="auto"/>
        <w:left w:val="none" w:sz="0" w:space="0" w:color="auto"/>
        <w:bottom w:val="none" w:sz="0" w:space="0" w:color="auto"/>
        <w:right w:val="none" w:sz="0" w:space="0" w:color="auto"/>
      </w:divBdr>
    </w:div>
    <w:div w:id="1383478237">
      <w:bodyDiv w:val="1"/>
      <w:marLeft w:val="0"/>
      <w:marRight w:val="0"/>
      <w:marTop w:val="0"/>
      <w:marBottom w:val="0"/>
      <w:divBdr>
        <w:top w:val="none" w:sz="0" w:space="0" w:color="auto"/>
        <w:left w:val="none" w:sz="0" w:space="0" w:color="auto"/>
        <w:bottom w:val="none" w:sz="0" w:space="0" w:color="auto"/>
        <w:right w:val="none" w:sz="0" w:space="0" w:color="auto"/>
      </w:divBdr>
      <w:divsChild>
        <w:div w:id="215552807">
          <w:marLeft w:val="0"/>
          <w:marRight w:val="0"/>
          <w:marTop w:val="0"/>
          <w:marBottom w:val="0"/>
          <w:divBdr>
            <w:top w:val="none" w:sz="0" w:space="0" w:color="auto"/>
            <w:left w:val="none" w:sz="0" w:space="0" w:color="auto"/>
            <w:bottom w:val="none" w:sz="0" w:space="0" w:color="auto"/>
            <w:right w:val="none" w:sz="0" w:space="0" w:color="auto"/>
          </w:divBdr>
        </w:div>
      </w:divsChild>
    </w:div>
    <w:div w:id="1475490096">
      <w:bodyDiv w:val="1"/>
      <w:marLeft w:val="0"/>
      <w:marRight w:val="0"/>
      <w:marTop w:val="0"/>
      <w:marBottom w:val="0"/>
      <w:divBdr>
        <w:top w:val="none" w:sz="0" w:space="0" w:color="auto"/>
        <w:left w:val="none" w:sz="0" w:space="0" w:color="auto"/>
        <w:bottom w:val="none" w:sz="0" w:space="0" w:color="auto"/>
        <w:right w:val="none" w:sz="0" w:space="0" w:color="auto"/>
      </w:divBdr>
    </w:div>
    <w:div w:id="1537039509">
      <w:bodyDiv w:val="1"/>
      <w:marLeft w:val="0"/>
      <w:marRight w:val="0"/>
      <w:marTop w:val="0"/>
      <w:marBottom w:val="0"/>
      <w:divBdr>
        <w:top w:val="none" w:sz="0" w:space="0" w:color="auto"/>
        <w:left w:val="none" w:sz="0" w:space="0" w:color="auto"/>
        <w:bottom w:val="none" w:sz="0" w:space="0" w:color="auto"/>
        <w:right w:val="none" w:sz="0" w:space="0" w:color="auto"/>
      </w:divBdr>
    </w:div>
    <w:div w:id="1601140207">
      <w:bodyDiv w:val="1"/>
      <w:marLeft w:val="0"/>
      <w:marRight w:val="0"/>
      <w:marTop w:val="0"/>
      <w:marBottom w:val="0"/>
      <w:divBdr>
        <w:top w:val="none" w:sz="0" w:space="0" w:color="auto"/>
        <w:left w:val="none" w:sz="0" w:space="0" w:color="auto"/>
        <w:bottom w:val="none" w:sz="0" w:space="0" w:color="auto"/>
        <w:right w:val="none" w:sz="0" w:space="0" w:color="auto"/>
      </w:divBdr>
    </w:div>
    <w:div w:id="1604267136">
      <w:bodyDiv w:val="1"/>
      <w:marLeft w:val="0"/>
      <w:marRight w:val="0"/>
      <w:marTop w:val="0"/>
      <w:marBottom w:val="0"/>
      <w:divBdr>
        <w:top w:val="none" w:sz="0" w:space="0" w:color="auto"/>
        <w:left w:val="none" w:sz="0" w:space="0" w:color="auto"/>
        <w:bottom w:val="none" w:sz="0" w:space="0" w:color="auto"/>
        <w:right w:val="none" w:sz="0" w:space="0" w:color="auto"/>
      </w:divBdr>
      <w:divsChild>
        <w:div w:id="103620229">
          <w:marLeft w:val="0"/>
          <w:marRight w:val="0"/>
          <w:marTop w:val="0"/>
          <w:marBottom w:val="0"/>
          <w:divBdr>
            <w:top w:val="none" w:sz="0" w:space="0" w:color="auto"/>
            <w:left w:val="none" w:sz="0" w:space="0" w:color="auto"/>
            <w:bottom w:val="none" w:sz="0" w:space="0" w:color="auto"/>
            <w:right w:val="none" w:sz="0" w:space="0" w:color="auto"/>
          </w:divBdr>
        </w:div>
      </w:divsChild>
    </w:div>
    <w:div w:id="1608613145">
      <w:bodyDiv w:val="1"/>
      <w:marLeft w:val="0"/>
      <w:marRight w:val="0"/>
      <w:marTop w:val="0"/>
      <w:marBottom w:val="0"/>
      <w:divBdr>
        <w:top w:val="none" w:sz="0" w:space="0" w:color="auto"/>
        <w:left w:val="none" w:sz="0" w:space="0" w:color="auto"/>
        <w:bottom w:val="none" w:sz="0" w:space="0" w:color="auto"/>
        <w:right w:val="none" w:sz="0" w:space="0" w:color="auto"/>
      </w:divBdr>
    </w:div>
    <w:div w:id="1724013659">
      <w:bodyDiv w:val="1"/>
      <w:marLeft w:val="0"/>
      <w:marRight w:val="0"/>
      <w:marTop w:val="0"/>
      <w:marBottom w:val="0"/>
      <w:divBdr>
        <w:top w:val="none" w:sz="0" w:space="0" w:color="auto"/>
        <w:left w:val="none" w:sz="0" w:space="0" w:color="auto"/>
        <w:bottom w:val="none" w:sz="0" w:space="0" w:color="auto"/>
        <w:right w:val="none" w:sz="0" w:space="0" w:color="auto"/>
      </w:divBdr>
    </w:div>
    <w:div w:id="1811558120">
      <w:bodyDiv w:val="1"/>
      <w:marLeft w:val="0"/>
      <w:marRight w:val="0"/>
      <w:marTop w:val="0"/>
      <w:marBottom w:val="0"/>
      <w:divBdr>
        <w:top w:val="none" w:sz="0" w:space="0" w:color="auto"/>
        <w:left w:val="none" w:sz="0" w:space="0" w:color="auto"/>
        <w:bottom w:val="none" w:sz="0" w:space="0" w:color="auto"/>
        <w:right w:val="none" w:sz="0" w:space="0" w:color="auto"/>
      </w:divBdr>
    </w:div>
    <w:div w:id="1818911426">
      <w:bodyDiv w:val="1"/>
      <w:marLeft w:val="0"/>
      <w:marRight w:val="0"/>
      <w:marTop w:val="0"/>
      <w:marBottom w:val="0"/>
      <w:divBdr>
        <w:top w:val="none" w:sz="0" w:space="0" w:color="auto"/>
        <w:left w:val="none" w:sz="0" w:space="0" w:color="auto"/>
        <w:bottom w:val="none" w:sz="0" w:space="0" w:color="auto"/>
        <w:right w:val="none" w:sz="0" w:space="0" w:color="auto"/>
      </w:divBdr>
      <w:divsChild>
        <w:div w:id="843858841">
          <w:marLeft w:val="0"/>
          <w:marRight w:val="0"/>
          <w:marTop w:val="0"/>
          <w:marBottom w:val="0"/>
          <w:divBdr>
            <w:top w:val="none" w:sz="0" w:space="0" w:color="auto"/>
            <w:left w:val="none" w:sz="0" w:space="0" w:color="auto"/>
            <w:bottom w:val="none" w:sz="0" w:space="0" w:color="auto"/>
            <w:right w:val="none" w:sz="0" w:space="0" w:color="auto"/>
          </w:divBdr>
          <w:divsChild>
            <w:div w:id="64187054">
              <w:marLeft w:val="0"/>
              <w:marRight w:val="0"/>
              <w:marTop w:val="0"/>
              <w:marBottom w:val="0"/>
              <w:divBdr>
                <w:top w:val="none" w:sz="0" w:space="0" w:color="auto"/>
                <w:left w:val="none" w:sz="0" w:space="0" w:color="auto"/>
                <w:bottom w:val="none" w:sz="0" w:space="0" w:color="auto"/>
                <w:right w:val="none" w:sz="0" w:space="0" w:color="auto"/>
              </w:divBdr>
            </w:div>
            <w:div w:id="291401831">
              <w:marLeft w:val="0"/>
              <w:marRight w:val="0"/>
              <w:marTop w:val="0"/>
              <w:marBottom w:val="0"/>
              <w:divBdr>
                <w:top w:val="none" w:sz="0" w:space="0" w:color="auto"/>
                <w:left w:val="none" w:sz="0" w:space="0" w:color="auto"/>
                <w:bottom w:val="none" w:sz="0" w:space="0" w:color="auto"/>
                <w:right w:val="none" w:sz="0" w:space="0" w:color="auto"/>
              </w:divBdr>
            </w:div>
            <w:div w:id="494303537">
              <w:marLeft w:val="0"/>
              <w:marRight w:val="0"/>
              <w:marTop w:val="0"/>
              <w:marBottom w:val="0"/>
              <w:divBdr>
                <w:top w:val="none" w:sz="0" w:space="0" w:color="auto"/>
                <w:left w:val="none" w:sz="0" w:space="0" w:color="auto"/>
                <w:bottom w:val="none" w:sz="0" w:space="0" w:color="auto"/>
                <w:right w:val="none" w:sz="0" w:space="0" w:color="auto"/>
              </w:divBdr>
            </w:div>
            <w:div w:id="687028462">
              <w:marLeft w:val="0"/>
              <w:marRight w:val="0"/>
              <w:marTop w:val="0"/>
              <w:marBottom w:val="0"/>
              <w:divBdr>
                <w:top w:val="none" w:sz="0" w:space="0" w:color="auto"/>
                <w:left w:val="none" w:sz="0" w:space="0" w:color="auto"/>
                <w:bottom w:val="none" w:sz="0" w:space="0" w:color="auto"/>
                <w:right w:val="none" w:sz="0" w:space="0" w:color="auto"/>
              </w:divBdr>
            </w:div>
            <w:div w:id="925117198">
              <w:marLeft w:val="0"/>
              <w:marRight w:val="0"/>
              <w:marTop w:val="0"/>
              <w:marBottom w:val="0"/>
              <w:divBdr>
                <w:top w:val="none" w:sz="0" w:space="0" w:color="auto"/>
                <w:left w:val="none" w:sz="0" w:space="0" w:color="auto"/>
                <w:bottom w:val="none" w:sz="0" w:space="0" w:color="auto"/>
                <w:right w:val="none" w:sz="0" w:space="0" w:color="auto"/>
              </w:divBdr>
            </w:div>
            <w:div w:id="1029725384">
              <w:marLeft w:val="0"/>
              <w:marRight w:val="0"/>
              <w:marTop w:val="0"/>
              <w:marBottom w:val="0"/>
              <w:divBdr>
                <w:top w:val="none" w:sz="0" w:space="0" w:color="auto"/>
                <w:left w:val="none" w:sz="0" w:space="0" w:color="auto"/>
                <w:bottom w:val="none" w:sz="0" w:space="0" w:color="auto"/>
                <w:right w:val="none" w:sz="0" w:space="0" w:color="auto"/>
              </w:divBdr>
            </w:div>
            <w:div w:id="1108432954">
              <w:marLeft w:val="0"/>
              <w:marRight w:val="0"/>
              <w:marTop w:val="0"/>
              <w:marBottom w:val="0"/>
              <w:divBdr>
                <w:top w:val="none" w:sz="0" w:space="0" w:color="auto"/>
                <w:left w:val="none" w:sz="0" w:space="0" w:color="auto"/>
                <w:bottom w:val="none" w:sz="0" w:space="0" w:color="auto"/>
                <w:right w:val="none" w:sz="0" w:space="0" w:color="auto"/>
              </w:divBdr>
            </w:div>
            <w:div w:id="1163668651">
              <w:marLeft w:val="0"/>
              <w:marRight w:val="0"/>
              <w:marTop w:val="0"/>
              <w:marBottom w:val="0"/>
              <w:divBdr>
                <w:top w:val="none" w:sz="0" w:space="0" w:color="auto"/>
                <w:left w:val="none" w:sz="0" w:space="0" w:color="auto"/>
                <w:bottom w:val="none" w:sz="0" w:space="0" w:color="auto"/>
                <w:right w:val="none" w:sz="0" w:space="0" w:color="auto"/>
              </w:divBdr>
            </w:div>
            <w:div w:id="1199122324">
              <w:marLeft w:val="0"/>
              <w:marRight w:val="0"/>
              <w:marTop w:val="0"/>
              <w:marBottom w:val="0"/>
              <w:divBdr>
                <w:top w:val="none" w:sz="0" w:space="0" w:color="auto"/>
                <w:left w:val="none" w:sz="0" w:space="0" w:color="auto"/>
                <w:bottom w:val="none" w:sz="0" w:space="0" w:color="auto"/>
                <w:right w:val="none" w:sz="0" w:space="0" w:color="auto"/>
              </w:divBdr>
            </w:div>
            <w:div w:id="1237087385">
              <w:marLeft w:val="0"/>
              <w:marRight w:val="0"/>
              <w:marTop w:val="0"/>
              <w:marBottom w:val="0"/>
              <w:divBdr>
                <w:top w:val="none" w:sz="0" w:space="0" w:color="auto"/>
                <w:left w:val="none" w:sz="0" w:space="0" w:color="auto"/>
                <w:bottom w:val="none" w:sz="0" w:space="0" w:color="auto"/>
                <w:right w:val="none" w:sz="0" w:space="0" w:color="auto"/>
              </w:divBdr>
            </w:div>
            <w:div w:id="1292590609">
              <w:marLeft w:val="0"/>
              <w:marRight w:val="0"/>
              <w:marTop w:val="0"/>
              <w:marBottom w:val="0"/>
              <w:divBdr>
                <w:top w:val="none" w:sz="0" w:space="0" w:color="auto"/>
                <w:left w:val="none" w:sz="0" w:space="0" w:color="auto"/>
                <w:bottom w:val="none" w:sz="0" w:space="0" w:color="auto"/>
                <w:right w:val="none" w:sz="0" w:space="0" w:color="auto"/>
              </w:divBdr>
            </w:div>
            <w:div w:id="1806895819">
              <w:marLeft w:val="0"/>
              <w:marRight w:val="0"/>
              <w:marTop w:val="0"/>
              <w:marBottom w:val="0"/>
              <w:divBdr>
                <w:top w:val="none" w:sz="0" w:space="0" w:color="auto"/>
                <w:left w:val="none" w:sz="0" w:space="0" w:color="auto"/>
                <w:bottom w:val="none" w:sz="0" w:space="0" w:color="auto"/>
                <w:right w:val="none" w:sz="0" w:space="0" w:color="auto"/>
              </w:divBdr>
            </w:div>
            <w:div w:id="20772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56474">
      <w:bodyDiv w:val="1"/>
      <w:marLeft w:val="0"/>
      <w:marRight w:val="0"/>
      <w:marTop w:val="0"/>
      <w:marBottom w:val="0"/>
      <w:divBdr>
        <w:top w:val="none" w:sz="0" w:space="0" w:color="auto"/>
        <w:left w:val="none" w:sz="0" w:space="0" w:color="auto"/>
        <w:bottom w:val="none" w:sz="0" w:space="0" w:color="auto"/>
        <w:right w:val="none" w:sz="0" w:space="0" w:color="auto"/>
      </w:divBdr>
      <w:divsChild>
        <w:div w:id="518809630">
          <w:marLeft w:val="0"/>
          <w:marRight w:val="0"/>
          <w:marTop w:val="0"/>
          <w:marBottom w:val="0"/>
          <w:divBdr>
            <w:top w:val="none" w:sz="0" w:space="0" w:color="auto"/>
            <w:left w:val="none" w:sz="0" w:space="0" w:color="auto"/>
            <w:bottom w:val="none" w:sz="0" w:space="0" w:color="auto"/>
            <w:right w:val="none" w:sz="0" w:space="0" w:color="auto"/>
          </w:divBdr>
        </w:div>
        <w:div w:id="2127846446">
          <w:marLeft w:val="0"/>
          <w:marRight w:val="0"/>
          <w:marTop w:val="0"/>
          <w:marBottom w:val="0"/>
          <w:divBdr>
            <w:top w:val="none" w:sz="0" w:space="0" w:color="auto"/>
            <w:left w:val="none" w:sz="0" w:space="0" w:color="auto"/>
            <w:bottom w:val="none" w:sz="0" w:space="0" w:color="auto"/>
            <w:right w:val="none" w:sz="0" w:space="0" w:color="auto"/>
          </w:divBdr>
        </w:div>
      </w:divsChild>
    </w:div>
    <w:div w:id="1906790991">
      <w:bodyDiv w:val="1"/>
      <w:marLeft w:val="0"/>
      <w:marRight w:val="0"/>
      <w:marTop w:val="0"/>
      <w:marBottom w:val="0"/>
      <w:divBdr>
        <w:top w:val="none" w:sz="0" w:space="0" w:color="auto"/>
        <w:left w:val="none" w:sz="0" w:space="0" w:color="auto"/>
        <w:bottom w:val="none" w:sz="0" w:space="0" w:color="auto"/>
        <w:right w:val="none" w:sz="0" w:space="0" w:color="auto"/>
      </w:divBdr>
    </w:div>
    <w:div w:id="1928923627">
      <w:bodyDiv w:val="1"/>
      <w:marLeft w:val="0"/>
      <w:marRight w:val="0"/>
      <w:marTop w:val="0"/>
      <w:marBottom w:val="0"/>
      <w:divBdr>
        <w:top w:val="none" w:sz="0" w:space="0" w:color="auto"/>
        <w:left w:val="none" w:sz="0" w:space="0" w:color="auto"/>
        <w:bottom w:val="none" w:sz="0" w:space="0" w:color="auto"/>
        <w:right w:val="none" w:sz="0" w:space="0" w:color="auto"/>
      </w:divBdr>
    </w:div>
    <w:div w:id="1998613196">
      <w:bodyDiv w:val="1"/>
      <w:marLeft w:val="0"/>
      <w:marRight w:val="0"/>
      <w:marTop w:val="0"/>
      <w:marBottom w:val="0"/>
      <w:divBdr>
        <w:top w:val="none" w:sz="0" w:space="0" w:color="auto"/>
        <w:left w:val="none" w:sz="0" w:space="0" w:color="auto"/>
        <w:bottom w:val="none" w:sz="0" w:space="0" w:color="auto"/>
        <w:right w:val="none" w:sz="0" w:space="0" w:color="auto"/>
      </w:divBdr>
      <w:divsChild>
        <w:div w:id="840436897">
          <w:marLeft w:val="0"/>
          <w:marRight w:val="0"/>
          <w:marTop w:val="0"/>
          <w:marBottom w:val="0"/>
          <w:divBdr>
            <w:top w:val="none" w:sz="0" w:space="0" w:color="auto"/>
            <w:left w:val="none" w:sz="0" w:space="0" w:color="auto"/>
            <w:bottom w:val="none" w:sz="0" w:space="0" w:color="auto"/>
            <w:right w:val="none" w:sz="0" w:space="0" w:color="auto"/>
          </w:divBdr>
          <w:divsChild>
            <w:div w:id="66850938">
              <w:marLeft w:val="0"/>
              <w:marRight w:val="0"/>
              <w:marTop w:val="0"/>
              <w:marBottom w:val="0"/>
              <w:divBdr>
                <w:top w:val="none" w:sz="0" w:space="0" w:color="auto"/>
                <w:left w:val="none" w:sz="0" w:space="0" w:color="auto"/>
                <w:bottom w:val="none" w:sz="0" w:space="0" w:color="auto"/>
                <w:right w:val="none" w:sz="0" w:space="0" w:color="auto"/>
              </w:divBdr>
              <w:divsChild>
                <w:div w:id="63308612">
                  <w:marLeft w:val="0"/>
                  <w:marRight w:val="0"/>
                  <w:marTop w:val="0"/>
                  <w:marBottom w:val="0"/>
                  <w:divBdr>
                    <w:top w:val="none" w:sz="0" w:space="0" w:color="auto"/>
                    <w:left w:val="none" w:sz="0" w:space="0" w:color="auto"/>
                    <w:bottom w:val="none" w:sz="0" w:space="0" w:color="auto"/>
                    <w:right w:val="none" w:sz="0" w:space="0" w:color="auto"/>
                  </w:divBdr>
                </w:div>
                <w:div w:id="507600893">
                  <w:marLeft w:val="0"/>
                  <w:marRight w:val="0"/>
                  <w:marTop w:val="0"/>
                  <w:marBottom w:val="0"/>
                  <w:divBdr>
                    <w:top w:val="none" w:sz="0" w:space="0" w:color="auto"/>
                    <w:left w:val="none" w:sz="0" w:space="0" w:color="auto"/>
                    <w:bottom w:val="none" w:sz="0" w:space="0" w:color="auto"/>
                    <w:right w:val="none" w:sz="0" w:space="0" w:color="auto"/>
                  </w:divBdr>
                </w:div>
                <w:div w:id="676425165">
                  <w:marLeft w:val="0"/>
                  <w:marRight w:val="0"/>
                  <w:marTop w:val="0"/>
                  <w:marBottom w:val="0"/>
                  <w:divBdr>
                    <w:top w:val="none" w:sz="0" w:space="0" w:color="auto"/>
                    <w:left w:val="none" w:sz="0" w:space="0" w:color="auto"/>
                    <w:bottom w:val="none" w:sz="0" w:space="0" w:color="auto"/>
                    <w:right w:val="none" w:sz="0" w:space="0" w:color="auto"/>
                  </w:divBdr>
                </w:div>
                <w:div w:id="980883284">
                  <w:marLeft w:val="0"/>
                  <w:marRight w:val="0"/>
                  <w:marTop w:val="0"/>
                  <w:marBottom w:val="0"/>
                  <w:divBdr>
                    <w:top w:val="none" w:sz="0" w:space="0" w:color="auto"/>
                    <w:left w:val="none" w:sz="0" w:space="0" w:color="auto"/>
                    <w:bottom w:val="none" w:sz="0" w:space="0" w:color="auto"/>
                    <w:right w:val="none" w:sz="0" w:space="0" w:color="auto"/>
                  </w:divBdr>
                </w:div>
                <w:div w:id="1039889539">
                  <w:marLeft w:val="0"/>
                  <w:marRight w:val="0"/>
                  <w:marTop w:val="0"/>
                  <w:marBottom w:val="0"/>
                  <w:divBdr>
                    <w:top w:val="none" w:sz="0" w:space="0" w:color="auto"/>
                    <w:left w:val="none" w:sz="0" w:space="0" w:color="auto"/>
                    <w:bottom w:val="none" w:sz="0" w:space="0" w:color="auto"/>
                    <w:right w:val="none" w:sz="0" w:space="0" w:color="auto"/>
                  </w:divBdr>
                </w:div>
                <w:div w:id="1294368215">
                  <w:marLeft w:val="0"/>
                  <w:marRight w:val="0"/>
                  <w:marTop w:val="0"/>
                  <w:marBottom w:val="0"/>
                  <w:divBdr>
                    <w:top w:val="none" w:sz="0" w:space="0" w:color="auto"/>
                    <w:left w:val="none" w:sz="0" w:space="0" w:color="auto"/>
                    <w:bottom w:val="none" w:sz="0" w:space="0" w:color="auto"/>
                    <w:right w:val="none" w:sz="0" w:space="0" w:color="auto"/>
                  </w:divBdr>
                </w:div>
                <w:div w:id="1297224433">
                  <w:marLeft w:val="0"/>
                  <w:marRight w:val="0"/>
                  <w:marTop w:val="0"/>
                  <w:marBottom w:val="0"/>
                  <w:divBdr>
                    <w:top w:val="none" w:sz="0" w:space="0" w:color="auto"/>
                    <w:left w:val="none" w:sz="0" w:space="0" w:color="auto"/>
                    <w:bottom w:val="none" w:sz="0" w:space="0" w:color="auto"/>
                    <w:right w:val="none" w:sz="0" w:space="0" w:color="auto"/>
                  </w:divBdr>
                </w:div>
                <w:div w:id="1459177339">
                  <w:marLeft w:val="0"/>
                  <w:marRight w:val="0"/>
                  <w:marTop w:val="0"/>
                  <w:marBottom w:val="0"/>
                  <w:divBdr>
                    <w:top w:val="none" w:sz="0" w:space="0" w:color="auto"/>
                    <w:left w:val="none" w:sz="0" w:space="0" w:color="auto"/>
                    <w:bottom w:val="none" w:sz="0" w:space="0" w:color="auto"/>
                    <w:right w:val="none" w:sz="0" w:space="0" w:color="auto"/>
                  </w:divBdr>
                </w:div>
                <w:div w:id="1633903714">
                  <w:marLeft w:val="0"/>
                  <w:marRight w:val="0"/>
                  <w:marTop w:val="0"/>
                  <w:marBottom w:val="0"/>
                  <w:divBdr>
                    <w:top w:val="none" w:sz="0" w:space="0" w:color="auto"/>
                    <w:left w:val="none" w:sz="0" w:space="0" w:color="auto"/>
                    <w:bottom w:val="none" w:sz="0" w:space="0" w:color="auto"/>
                    <w:right w:val="none" w:sz="0" w:space="0" w:color="auto"/>
                  </w:divBdr>
                </w:div>
                <w:div w:id="1900825596">
                  <w:marLeft w:val="0"/>
                  <w:marRight w:val="0"/>
                  <w:marTop w:val="0"/>
                  <w:marBottom w:val="0"/>
                  <w:divBdr>
                    <w:top w:val="none" w:sz="0" w:space="0" w:color="auto"/>
                    <w:left w:val="none" w:sz="0" w:space="0" w:color="auto"/>
                    <w:bottom w:val="none" w:sz="0" w:space="0" w:color="auto"/>
                    <w:right w:val="none" w:sz="0" w:space="0" w:color="auto"/>
                  </w:divBdr>
                </w:div>
              </w:divsChild>
            </w:div>
            <w:div w:id="4058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187839">
      <w:bodyDiv w:val="1"/>
      <w:marLeft w:val="0"/>
      <w:marRight w:val="0"/>
      <w:marTop w:val="0"/>
      <w:marBottom w:val="0"/>
      <w:divBdr>
        <w:top w:val="none" w:sz="0" w:space="0" w:color="auto"/>
        <w:left w:val="none" w:sz="0" w:space="0" w:color="auto"/>
        <w:bottom w:val="none" w:sz="0" w:space="0" w:color="auto"/>
        <w:right w:val="none" w:sz="0" w:space="0" w:color="auto"/>
      </w:divBdr>
    </w:div>
    <w:div w:id="2054427489">
      <w:bodyDiv w:val="1"/>
      <w:marLeft w:val="0"/>
      <w:marRight w:val="0"/>
      <w:marTop w:val="0"/>
      <w:marBottom w:val="0"/>
      <w:divBdr>
        <w:top w:val="none" w:sz="0" w:space="0" w:color="auto"/>
        <w:left w:val="none" w:sz="0" w:space="0" w:color="auto"/>
        <w:bottom w:val="none" w:sz="0" w:space="0" w:color="auto"/>
        <w:right w:val="none" w:sz="0" w:space="0" w:color="auto"/>
      </w:divBdr>
    </w:div>
    <w:div w:id="2117407660">
      <w:bodyDiv w:val="1"/>
      <w:marLeft w:val="0"/>
      <w:marRight w:val="0"/>
      <w:marTop w:val="0"/>
      <w:marBottom w:val="0"/>
      <w:divBdr>
        <w:top w:val="none" w:sz="0" w:space="0" w:color="auto"/>
        <w:left w:val="none" w:sz="0" w:space="0" w:color="auto"/>
        <w:bottom w:val="none" w:sz="0" w:space="0" w:color="auto"/>
        <w:right w:val="none" w:sz="0" w:space="0" w:color="auto"/>
      </w:divBdr>
    </w:div>
    <w:div w:id="2133016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my-ibisworld-com.trident.idm.oclc.org/us/en/industry/51821/performance"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www.fortunebusinessinsights.com/industry-reports/web-hosting-services-market-100863"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euters.com/markets/us/jpmorgan-forecasts-spending-data-centers-could-boost-us-gdp-by-20-basis-points-2025-01-16/"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ft.com/content/634b7ec5-10c3-44d3-ae49-2a5b9ad566fa" TargetMode="External"/><Relationship Id="rId4" Type="http://schemas.openxmlformats.org/officeDocument/2006/relationships/webSettings" Target="webSettings.xml"/><Relationship Id="rId9" Type="http://schemas.openxmlformats.org/officeDocument/2006/relationships/hyperlink" Target="https://www2.deloitte.com/us/en/insights/economy/us-economic-forecast/united-states-outlook-analysi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357</Words>
  <Characters>13435</Characters>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dcterms:created xsi:type="dcterms:W3CDTF">2025-01-27T23:52:00Z</dcterms:created>
  <dcterms:modified xsi:type="dcterms:W3CDTF">2025-02-1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2-08T14:42:2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c17908-c14d-44d8-b8eb-109f609a7e57</vt:lpwstr>
  </property>
  <property fmtid="{D5CDD505-2E9C-101B-9397-08002B2CF9AE}" pid="7" name="MSIP_Label_defa4170-0d19-0005-0004-bc88714345d2_ActionId">
    <vt:lpwstr>23bd66cf-fd56-4c7f-8dee-689938884c9e</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ies>
</file>